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0207D1D9"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lastRenderedPageBreak/>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139A06A1" w14:textId="16FD0C28" w:rsidR="00452E79" w:rsidRPr="00452E79" w:rsidRDefault="00452E79" w:rsidP="001C3331">
      <w:pPr>
        <w:spacing w:line="480" w:lineRule="auto"/>
        <w:rPr>
          <w:rFonts w:ascii="Times New Roman" w:hAnsi="Times New Roman" w:cs="Times New Roman"/>
        </w:rPr>
      </w:pPr>
    </w:p>
    <w:p w14:paraId="04C820D1" w14:textId="0C9FB3F1" w:rsidR="00452E79" w:rsidRPr="00452E79" w:rsidRDefault="00452E79" w:rsidP="001C3331">
      <w:pPr>
        <w:spacing w:line="480" w:lineRule="auto"/>
        <w:rPr>
          <w:rFonts w:ascii="Times New Roman" w:hAnsi="Times New Roman" w:cs="Times New Roman"/>
        </w:rPr>
      </w:pPr>
    </w:p>
    <w:p w14:paraId="0C6EB1A4" w14:textId="3DEB4149"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w:t>
      </w:r>
      <w:r w:rsidR="002D2A38">
        <w:rPr>
          <w:rFonts w:ascii="Times New Roman" w:hAnsi="Times New Roman" w:cs="Times New Roman"/>
        </w:rPr>
        <w:lastRenderedPageBreak/>
        <w:t xml:space="preserve">online code editor; if online editing is too cumbersome, you are able to write code offline 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1B30A1BE" w14:textId="67A68EEE" w:rsidR="00B63CC6"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1C3331">
      <w:pPr>
        <w:spacing w:line="480" w:lineRule="auto"/>
        <w:rPr>
          <w:rFonts w:ascii="Times New Roman" w:hAnsi="Times New Roman" w:cs="Times New Roman"/>
        </w:rPr>
      </w:pP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lastRenderedPageBreak/>
        <w:tab/>
        <w:t>On an operational level, it is also important to discuss how a serverless function is executed. Generally, when a team has decided on developing their software with 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E56DE91" w14:textId="1D79657C"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506C1956" w14:textId="5E14EAF5" w:rsidR="00890A7C" w:rsidRDefault="00890A7C" w:rsidP="001C3331">
      <w:pPr>
        <w:spacing w:line="480" w:lineRule="auto"/>
        <w:rPr>
          <w:rFonts w:ascii="Times New Roman" w:hAnsi="Times New Roman" w:cs="Times New Roman"/>
        </w:rPr>
      </w:pPr>
    </w:p>
    <w:p w14:paraId="764A1C88" w14:textId="77777777" w:rsidR="001C3331" w:rsidRDefault="001C3331" w:rsidP="001C3331">
      <w:pPr>
        <w:spacing w:line="480" w:lineRule="auto"/>
        <w:rPr>
          <w:rFonts w:ascii="Times New Roman" w:hAnsi="Times New Roman" w:cs="Times New Roman"/>
        </w:rPr>
      </w:pPr>
    </w:p>
    <w:p w14:paraId="7D805FD6" w14:textId="77777777" w:rsidR="004250AD" w:rsidRDefault="004250AD" w:rsidP="001C3331">
      <w:pPr>
        <w:spacing w:line="480" w:lineRule="auto"/>
        <w:rPr>
          <w:rFonts w:ascii="Times New Roman" w:hAnsi="Times New Roman" w:cs="Times New Roman"/>
          <w:b/>
          <w:bCs/>
        </w:rPr>
      </w:pPr>
    </w:p>
    <w:p w14:paraId="592F7A40" w14:textId="77777777" w:rsidR="004250AD" w:rsidRDefault="004250AD" w:rsidP="001C3331">
      <w:pPr>
        <w:spacing w:line="480" w:lineRule="auto"/>
        <w:rPr>
          <w:rFonts w:ascii="Times New Roman" w:hAnsi="Times New Roman" w:cs="Times New Roman"/>
          <w:b/>
          <w:bCs/>
        </w:rPr>
      </w:pPr>
    </w:p>
    <w:p w14:paraId="61B7AB1E" w14:textId="77777777" w:rsidR="004250AD" w:rsidRDefault="004250AD" w:rsidP="001C3331">
      <w:pPr>
        <w:spacing w:line="480" w:lineRule="auto"/>
        <w:rPr>
          <w:rFonts w:ascii="Times New Roman" w:hAnsi="Times New Roman" w:cs="Times New Roman"/>
          <w:b/>
          <w:bCs/>
        </w:rPr>
      </w:pPr>
    </w:p>
    <w:p w14:paraId="6F6F8BFD" w14:textId="77777777" w:rsidR="004250AD" w:rsidRDefault="004250AD" w:rsidP="001C3331">
      <w:pPr>
        <w:spacing w:line="480" w:lineRule="auto"/>
        <w:rPr>
          <w:rFonts w:ascii="Times New Roman" w:hAnsi="Times New Roman" w:cs="Times New Roman"/>
          <w:b/>
          <w:bCs/>
        </w:rPr>
      </w:pP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60534324"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w:t>
      </w:r>
      <w:r w:rsidR="004D5843">
        <w:rPr>
          <w:rFonts w:ascii="Times New Roman" w:hAnsi="Times New Roman" w:cs="Times New Roman"/>
        </w:rPr>
        <w:lastRenderedPageBreak/>
        <w:t xml:space="preserve">same hash be substituted in and passed to the server as an authentic login. The server would have no choice but to accept the provided information and server the requested information. Even in the most unsecure hashing algorithms, they were broken because 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3C9C09A4" w14:textId="7F3F4AF8"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3A2BFCDD" w14:textId="023652B8"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w:t>
      </w:r>
      <w:r w:rsidR="00895A79">
        <w:rPr>
          <w:rFonts w:ascii="Times New Roman" w:hAnsi="Times New Roman" w:cs="Times New Roman"/>
        </w:rPr>
        <w:lastRenderedPageBreak/>
        <w:t xml:space="preserve">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w:t>
      </w:r>
      <w:r w:rsidR="007B6CE9">
        <w:rPr>
          <w:rFonts w:ascii="Times New Roman" w:hAnsi="Times New Roman" w:cs="Times New Roman"/>
        </w:rPr>
        <w:t xml:space="preserve">seemingly </w:t>
      </w:r>
      <w:r w:rsidR="00895A79">
        <w:rPr>
          <w:rFonts w:ascii="Times New Roman" w:hAnsi="Times New Roman" w:cs="Times New Roman"/>
        </w:rPr>
        <w:t>infinite combinations of strings, and the table would never be complete.</w:t>
      </w:r>
      <w:r w:rsidR="007D5948">
        <w:rPr>
          <w:rFonts w:ascii="Times New Roman" w:hAnsi="Times New Roman" w:cs="Times New Roman"/>
        </w:rPr>
        <w:t xml:space="preserve"> In an essence, a rainbow table is a massive list of common passwords, or inputs and their hashes. </w:t>
      </w:r>
      <w:r w:rsidR="007B6CE9">
        <w:rPr>
          <w:rFonts w:ascii="Times New Roman" w:hAnsi="Times New Roman" w:cs="Times New Roman"/>
        </w:rPr>
        <w:t>A rainbow table is a step up from trying every possible combination of characters against the hashed password, the time taken to guess the correct choice increases exponentially as password length and keyspace increases.</w:t>
      </w:r>
    </w:p>
    <w:p w14:paraId="7FCEA751" w14:textId="4D4A9641" w:rsidR="007D5948" w:rsidRDefault="007D5948" w:rsidP="001C3331">
      <w:pPr>
        <w:spacing w:line="480" w:lineRule="auto"/>
        <w:rPr>
          <w:rFonts w:ascii="Times New Roman" w:hAnsi="Times New Roman" w:cs="Times New Roman"/>
        </w:rPr>
      </w:pPr>
      <w:r>
        <w:rPr>
          <w:rFonts w:ascii="Times New Roman" w:hAnsi="Times New Roman" w:cs="Times New Roman"/>
        </w:rPr>
        <w:tab/>
        <w:t xml:space="preserve">One way to mitigate a rainbow </w:t>
      </w:r>
      <w:r w:rsidR="007B6CE9">
        <w:rPr>
          <w:rFonts w:ascii="Times New Roman" w:hAnsi="Times New Roman" w:cs="Times New Roman"/>
        </w:rPr>
        <w:t xml:space="preserve">table attack is by adding a salt to the hash. Hashing by itself is simply not enough to protect passwords or other fields. Salts are short random characters that are appended to the end of the password before they are hashed. So, a combination of the password and salt will thwart any rainbow table attack as long as the salt is also not leaked. In general, the salt is stored as plaintext alongside the hash of the password, so that the authentication system knows what the salt was and can verify the hash of the password plus the salt. It may seem counter intuitive that the salt is stored in plain view since you are essentially giving the hacker part of the password, and dictionary attacks and brute force can still be a problem if the hacker knows where to put the salt in the guesses However, rainbow attacks will be </w:t>
      </w:r>
      <w:r w:rsidR="00CB7D99">
        <w:rPr>
          <w:rFonts w:ascii="Times New Roman" w:hAnsi="Times New Roman" w:cs="Times New Roman"/>
        </w:rPr>
        <w:t xml:space="preserve">ineffective due to their nature. Additionally, most developers also make use of a pepper. A pepper is a short string or character appended to the end of a password. By their nature, peppers are random and different for each password and it is common for them to be around a character or two. So, the new hash stored is the hash of the password, appended with a random pepper and </w:t>
      </w:r>
      <w:r w:rsidR="00CB7D99">
        <w:rPr>
          <w:rFonts w:ascii="Times New Roman" w:hAnsi="Times New Roman" w:cs="Times New Roman"/>
        </w:rPr>
        <w:lastRenderedPageBreak/>
        <w:t>the salt.</w:t>
      </w:r>
      <w:r w:rsidR="00CC1BCB">
        <w:rPr>
          <w:rFonts w:ascii="Times New Roman" w:hAnsi="Times New Roman" w:cs="Times New Roman"/>
        </w:rPr>
        <w:t xml:space="preserve"> Suppose this system is used for a login system, a user will enter their username and their password, and the system will append all the possible combinations of the pepper and the designated salt and generate the hashes of every combination until one matches the stored hash. If the hashes match, then the user is allowed to log into the system. The whole point of this is that the pepper is not stored. No one knows what the pepper is, not even the website, until it goes through all the possible options to find it. All of this leads to extra time taken when compared to a system using no pepper. The use of a pepper is not an issue to the user, since they do not know the underlying strategy for hashing, however, it adds </w:t>
      </w:r>
      <w:r w:rsidR="00CD432D">
        <w:rPr>
          <w:rFonts w:ascii="Times New Roman" w:hAnsi="Times New Roman" w:cs="Times New Roman"/>
        </w:rPr>
        <w:t>an extra layer of complication for anyone looking to crack the system.</w:t>
      </w:r>
    </w:p>
    <w:p w14:paraId="417329E8" w14:textId="049C8B9F" w:rsidR="00B9507B" w:rsidRDefault="00B9507B" w:rsidP="001C3331">
      <w:pPr>
        <w:spacing w:line="480" w:lineRule="auto"/>
        <w:rPr>
          <w:rFonts w:ascii="Times New Roman" w:hAnsi="Times New Roman" w:cs="Times New Roman"/>
        </w:rPr>
      </w:pPr>
      <w:r>
        <w:rPr>
          <w:rFonts w:ascii="Times New Roman" w:hAnsi="Times New Roman" w:cs="Times New Roman"/>
        </w:rPr>
        <w:tab/>
        <w:t>The takeaway idea from hashing is to avoid any novel homemade hashing functions or methods that people invent</w:t>
      </w:r>
      <w:r w:rsidR="00FC73B8">
        <w:rPr>
          <w:rFonts w:ascii="Times New Roman" w:hAnsi="Times New Roman" w:cs="Times New Roman"/>
        </w:rPr>
        <w:t xml:space="preserve"> and to avoid reused values</w:t>
      </w:r>
      <w:r>
        <w:rPr>
          <w:rFonts w:ascii="Times New Roman" w:hAnsi="Times New Roman" w:cs="Times New Roman"/>
        </w:rPr>
        <w:t xml:space="preserve">. Many developers insist on designing their own hashing functions and think that the concept of secure cryptographic design means to throw together every kind of cryptographic and non-cryptographic operation that can be thought of </w:t>
      </w:r>
      <w:r>
        <w:rPr>
          <w:rFonts w:ascii="Times New Roman" w:hAnsi="Times New Roman" w:cs="Times New Roman"/>
        </w:rPr>
        <w:fldChar w:fldCharType="begin"/>
      </w:r>
      <w:r>
        <w:rPr>
          <w:rFonts w:ascii="Times New Roman" w:hAnsi="Times New Roman" w:cs="Times New Roman"/>
        </w:rPr>
        <w:instrText xml:space="preserve"> ADDIN ZOTERO_ITEM CSL_CITATION {"citationID":"pAjg40N8","properties":{"formattedCitation":"[24]","plainCitation":"[24]","noteIndex":0},"citationItems":[{"id":60,"uris":["http://zotero.org/users/local/HTl2aVBo/items/YH3E5X9G"],"uri":["http://zotero.org/users/local/HTl2aVBo/items/YH3E5X9G"],"itemData":{"id":60,"type":"webpage","title":"appsec - How to securely hash passwords?","container-title":"Information Security Stack Exchange","URL":"https://security.stackexchange.com/questions/211/how-to-securely-hash-passwords","accessed":{"date-parts":[["2019",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The developer thinks that because their own function is over engineered and complex, that the </w:t>
      </w:r>
      <w:r w:rsidR="003102D7">
        <w:rPr>
          <w:rFonts w:ascii="Times New Roman" w:hAnsi="Times New Roman" w:cs="Times New Roman"/>
        </w:rPr>
        <w:t xml:space="preserve">attackers themselves will be unable to crack their methodology. In reality, it’s only the developer who might have confused himself due to the complexity rather than the attacker. Anyone wanting to make use of a password hashing function should look into the currently standardized hashing functions such as SHA or Bcrypt. </w:t>
      </w:r>
      <w:r w:rsidR="00FC73B8">
        <w:rPr>
          <w:rFonts w:ascii="Times New Roman" w:hAnsi="Times New Roman" w:cs="Times New Roman"/>
        </w:rPr>
        <w:t xml:space="preserve">At one point in time, MD5 was a popular hash function, it is now considered broken. It was commonly used for password hashing due to it being very fast. </w:t>
      </w:r>
      <w:r w:rsidR="00D571B3">
        <w:rPr>
          <w:rFonts w:ascii="Times New Roman" w:hAnsi="Times New Roman" w:cs="Times New Roman"/>
        </w:rPr>
        <w:t>T</w:t>
      </w:r>
      <w:r w:rsidR="00FC73B8">
        <w:rPr>
          <w:rFonts w:ascii="Times New Roman" w:hAnsi="Times New Roman" w:cs="Times New Roman"/>
        </w:rPr>
        <w:t xml:space="preserve">he </w:t>
      </w:r>
      <w:r w:rsidR="00D571B3">
        <w:rPr>
          <w:rFonts w:ascii="Times New Roman" w:hAnsi="Times New Roman" w:cs="Times New Roman"/>
        </w:rPr>
        <w:t>primary</w:t>
      </w:r>
      <w:r w:rsidR="00FC73B8">
        <w:rPr>
          <w:rFonts w:ascii="Times New Roman" w:hAnsi="Times New Roman" w:cs="Times New Roman"/>
        </w:rPr>
        <w:t xml:space="preserve"> goal of the salt is to be </w:t>
      </w:r>
      <w:r w:rsidR="00D571B3">
        <w:rPr>
          <w:rFonts w:ascii="Times New Roman" w:hAnsi="Times New Roman" w:cs="Times New Roman"/>
        </w:rPr>
        <w:t>as unique as possible;</w:t>
      </w:r>
      <w:r w:rsidR="00FC73B8">
        <w:rPr>
          <w:rFonts w:ascii="Times New Roman" w:hAnsi="Times New Roman" w:cs="Times New Roman"/>
        </w:rPr>
        <w:t xml:space="preserve"> </w:t>
      </w:r>
      <w:r w:rsidR="00D571B3">
        <w:rPr>
          <w:rFonts w:ascii="Times New Roman" w:hAnsi="Times New Roman" w:cs="Times New Roman"/>
        </w:rPr>
        <w:t>the</w:t>
      </w:r>
      <w:r w:rsidR="00FC73B8">
        <w:rPr>
          <w:rFonts w:ascii="Times New Roman" w:hAnsi="Times New Roman" w:cs="Times New Roman"/>
        </w:rPr>
        <w:t xml:space="preserve"> usefulness</w:t>
      </w:r>
      <w:r w:rsidR="00D571B3">
        <w:rPr>
          <w:rFonts w:ascii="Times New Roman" w:hAnsi="Times New Roman" w:cs="Times New Roman"/>
        </w:rPr>
        <w:t xml:space="preserve"> of salt</w:t>
      </w:r>
      <w:r w:rsidR="00FC73B8">
        <w:rPr>
          <w:rFonts w:ascii="Times New Roman" w:hAnsi="Times New Roman" w:cs="Times New Roman"/>
        </w:rPr>
        <w:t xml:space="preserve"> goes down if the salt value is reused anywhere. </w:t>
      </w:r>
    </w:p>
    <w:p w14:paraId="6EC4640D" w14:textId="77777777" w:rsidR="009A0E5F" w:rsidRDefault="009A0E5F" w:rsidP="001C3331">
      <w:pPr>
        <w:spacing w:line="480" w:lineRule="auto"/>
        <w:rPr>
          <w:rFonts w:ascii="Times New Roman" w:hAnsi="Times New Roman" w:cs="Times New Roman"/>
        </w:rPr>
      </w:pPr>
    </w:p>
    <w:p w14:paraId="6ACB614A" w14:textId="262019CD" w:rsidR="00711E7D" w:rsidRDefault="00D571B3" w:rsidP="001C3331">
      <w:pPr>
        <w:spacing w:line="480" w:lineRule="auto"/>
        <w:rPr>
          <w:rFonts w:ascii="Times New Roman" w:hAnsi="Times New Roman" w:cs="Times New Roman"/>
          <w:b/>
          <w:bCs/>
        </w:rPr>
      </w:pPr>
      <w:r>
        <w:rPr>
          <w:rFonts w:ascii="Times New Roman" w:hAnsi="Times New Roman" w:cs="Times New Roman"/>
          <w:b/>
          <w:bCs/>
        </w:rPr>
        <w:t xml:space="preserve">Technologies </w:t>
      </w:r>
      <w:r w:rsidR="00566310">
        <w:rPr>
          <w:rFonts w:ascii="Times New Roman" w:hAnsi="Times New Roman" w:cs="Times New Roman"/>
          <w:b/>
          <w:bCs/>
        </w:rPr>
        <w:t>Used</w:t>
      </w:r>
    </w:p>
    <w:p w14:paraId="0482330F" w14:textId="388AA73D" w:rsidR="00D571B3" w:rsidRDefault="00932298" w:rsidP="006F6E4F">
      <w:pPr>
        <w:spacing w:line="480" w:lineRule="auto"/>
        <w:ind w:firstLine="720"/>
        <w:rPr>
          <w:rFonts w:ascii="Times New Roman" w:hAnsi="Times New Roman" w:cs="Times New Roman"/>
        </w:rPr>
      </w:pPr>
      <w:r>
        <w:rPr>
          <w:rFonts w:ascii="Times New Roman" w:hAnsi="Times New Roman" w:cs="Times New Roman"/>
        </w:rPr>
        <w:t xml:space="preserve">Throughout this project, there were various technologies that were </w:t>
      </w:r>
      <w:r w:rsidR="008A652C">
        <w:rPr>
          <w:rFonts w:ascii="Times New Roman" w:hAnsi="Times New Roman" w:cs="Times New Roman"/>
        </w:rPr>
        <w:t xml:space="preserve">utilized </w:t>
      </w:r>
      <w:r>
        <w:rPr>
          <w:rFonts w:ascii="Times New Roman" w:hAnsi="Times New Roman" w:cs="Times New Roman"/>
        </w:rPr>
        <w:t xml:space="preserve">for the successful execution of the workflow of the project. </w:t>
      </w:r>
    </w:p>
    <w:p w14:paraId="2FAB187B" w14:textId="6A55A4E0" w:rsidR="00566310" w:rsidRDefault="008A652C" w:rsidP="006F6E4F">
      <w:pPr>
        <w:spacing w:line="480" w:lineRule="auto"/>
        <w:ind w:firstLine="720"/>
        <w:rPr>
          <w:rFonts w:ascii="Times New Roman" w:hAnsi="Times New Roman" w:cs="Times New Roman"/>
        </w:rPr>
      </w:pPr>
      <w:r>
        <w:rPr>
          <w:rFonts w:ascii="Times New Roman" w:hAnsi="Times New Roman" w:cs="Times New Roman"/>
        </w:rPr>
        <w:t xml:space="preserve">The </w:t>
      </w:r>
      <w:r w:rsidR="00566310">
        <w:rPr>
          <w:rFonts w:ascii="Times New Roman" w:hAnsi="Times New Roman" w:cs="Times New Roman"/>
        </w:rPr>
        <w:t>front-end</w:t>
      </w:r>
      <w:r>
        <w:rPr>
          <w:rFonts w:ascii="Times New Roman" w:hAnsi="Times New Roman" w:cs="Times New Roman"/>
        </w:rPr>
        <w:t xml:space="preserve"> website app makes use of HTML, JavaScript with the </w:t>
      </w:r>
      <w:r w:rsidR="00566310">
        <w:rPr>
          <w:rFonts w:ascii="Times New Roman" w:hAnsi="Times New Roman" w:cs="Times New Roman"/>
        </w:rPr>
        <w:t xml:space="preserve">CSUN website </w:t>
      </w:r>
      <w:r>
        <w:rPr>
          <w:rFonts w:ascii="Times New Roman" w:hAnsi="Times New Roman" w:cs="Times New Roman"/>
        </w:rPr>
        <w:t xml:space="preserve">template </w:t>
      </w:r>
      <w:r w:rsidR="00566310">
        <w:rPr>
          <w:rFonts w:ascii="Times New Roman" w:hAnsi="Times New Roman" w:cs="Times New Roman"/>
        </w:rPr>
        <w:t>to match the look and feel. The application is intended to be hosted on Microsoft Azure App Service, if the entire Microsoft stack is used. The frontend is a Node.js app which routes the form data to a simple Azure Function URL, and receives the pdf binary blob and reconstructs it to be displayed to the user. The simplicity and portable nature of the app allows for the hosting to be on any service which allows hosting of Node.js apps, thus bypassing the typical vendor lock</w:t>
      </w:r>
      <w:r w:rsidR="0065494D">
        <w:rPr>
          <w:rFonts w:ascii="Times New Roman" w:hAnsi="Times New Roman" w:cs="Times New Roman"/>
        </w:rPr>
        <w:t>-</w:t>
      </w:r>
      <w:r w:rsidR="00566310">
        <w:rPr>
          <w:rFonts w:ascii="Times New Roman" w:hAnsi="Times New Roman" w:cs="Times New Roman"/>
        </w:rPr>
        <w:t>in.</w:t>
      </w:r>
    </w:p>
    <w:p w14:paraId="72A302A8" w14:textId="0DC5A43F" w:rsidR="0065494D" w:rsidRDefault="0065494D" w:rsidP="006F6E4F">
      <w:pPr>
        <w:spacing w:line="480" w:lineRule="auto"/>
        <w:ind w:firstLine="720"/>
        <w:rPr>
          <w:rFonts w:ascii="Times New Roman" w:hAnsi="Times New Roman" w:cs="Times New Roman"/>
        </w:rPr>
      </w:pPr>
      <w:r>
        <w:rPr>
          <w:rFonts w:ascii="Times New Roman" w:hAnsi="Times New Roman" w:cs="Times New Roman"/>
        </w:rPr>
        <w:t xml:space="preserve">The main part of the project was the Azure Functions Service. The Azure Functions were implemented in Microsoft’s C# programming language. </w:t>
      </w:r>
      <w:r w:rsidR="006F6E4F">
        <w:rPr>
          <w:rFonts w:ascii="Times New Roman" w:hAnsi="Times New Roman" w:cs="Times New Roman"/>
        </w:rPr>
        <w:t xml:space="preserve">The code responsible for generating the pdf that would be returned to the user, utilized th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rapper library </w:t>
      </w:r>
      <w:r w:rsidR="006F6E4F">
        <w:rPr>
          <w:rFonts w:ascii="Times New Roman" w:hAnsi="Times New Roman" w:cs="Times New Roman"/>
        </w:rPr>
        <w:fldChar w:fldCharType="begin"/>
      </w:r>
      <w:r w:rsidR="006F6E4F">
        <w:rPr>
          <w:rFonts w:ascii="Times New Roman" w:hAnsi="Times New Roman" w:cs="Times New Roman"/>
        </w:rPr>
        <w:instrText xml:space="preserve"> ADDIN ZOTERO_ITEM CSL_CITATION {"citationID":"UXa0xyLV","properties":{"formattedCitation":"[25]","plainCitation":"[25]","noteIndex":0},"citationItems":[{"id":63,"uris":["http://zotero.org/users/local/HTl2aVBo/items/YWUBACE7"],"uri":["http://zotero.org/users/local/HTl2aVBo/items/YWUBACE7"],"itemData":{"id":63,"type":"book","title":"C# .NET Core wrapper for wkhtmltopdf library that uses Webkit engine to convert HTML pages to PDF.: rdvojmoc/DinkToPdf","genre":"C#","source":"GitHub","URL":"https://github.com/rdvojmoc/DinkToPdf","note":"original-date: 2017-04-17T10:53:07Z","title-short":"C# .NET Core wrapper for wkhtmltopdf library that uses Webkit engine to convert HTML pages to PDF.","author":[{"family":"Dvojmoč","given":"Rok"}],"issued":{"date-parts":[["2019",7,19]]},"accessed":{"date-parts":[["2019",7,21]]}}}],"schema":"https://github.com/citation-style-language/schema/raw/master/csl-citation.json"} </w:instrText>
      </w:r>
      <w:r w:rsidR="006F6E4F">
        <w:rPr>
          <w:rFonts w:ascii="Times New Roman" w:hAnsi="Times New Roman" w:cs="Times New Roman"/>
        </w:rPr>
        <w:fldChar w:fldCharType="separate"/>
      </w:r>
      <w:r w:rsidR="006F6E4F">
        <w:rPr>
          <w:rFonts w:ascii="Times New Roman" w:hAnsi="Times New Roman" w:cs="Times New Roman"/>
          <w:noProof/>
        </w:rPr>
        <w:t>[25]</w:t>
      </w:r>
      <w:r w:rsidR="006F6E4F">
        <w:rPr>
          <w:rFonts w:ascii="Times New Roman" w:hAnsi="Times New Roman" w:cs="Times New Roman"/>
        </w:rPr>
        <w:fldChar w:fldCharType="end"/>
      </w:r>
      <w:r w:rsidR="006F6E4F">
        <w:rPr>
          <w:rFonts w:ascii="Times New Roman" w:hAnsi="Times New Roman" w:cs="Times New Roman"/>
        </w:rPr>
        <w:t xml:space="preserv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as immensely useful since it allows the user of the library to design the layout of the pdf using html and model out the layout of the file</w:t>
      </w:r>
      <w:r w:rsidR="00A31C91">
        <w:rPr>
          <w:rFonts w:ascii="Times New Roman" w:hAnsi="Times New Roman" w:cs="Times New Roman"/>
        </w:rPr>
        <w:t>. Additionally, Microsoft’s Azure Documents library was used to query Cosmos DB and execute other requests against the service. There were two hashing algorithms that were employed in the project as well.</w:t>
      </w:r>
    </w:p>
    <w:p w14:paraId="723ACFBD" w14:textId="4DBA496B" w:rsidR="00A31C91" w:rsidRDefault="00A31C91" w:rsidP="006F6E4F">
      <w:pPr>
        <w:spacing w:line="480" w:lineRule="auto"/>
        <w:ind w:firstLine="720"/>
        <w:rPr>
          <w:rFonts w:ascii="Times New Roman" w:hAnsi="Times New Roman" w:cs="Times New Roman"/>
        </w:rPr>
      </w:pPr>
      <w:r>
        <w:rPr>
          <w:rFonts w:ascii="Times New Roman" w:hAnsi="Times New Roman" w:cs="Times New Roman"/>
        </w:rPr>
        <w:t xml:space="preserve">Initially, the project was designed with a single hashing algorithm known as the Secure Hashing Algorithm-2 (SHA-2). More specifically, the SHA-2 family consists of functions with various length hash outputs, the specific length used was SHA-512. It is one of the industry standards used when the primary concerns are security and speed </w:t>
      </w:r>
      <w:r>
        <w:rPr>
          <w:rFonts w:ascii="Times New Roman" w:hAnsi="Times New Roman" w:cs="Times New Roman"/>
        </w:rPr>
        <w:lastRenderedPageBreak/>
        <w:fldChar w:fldCharType="begin"/>
      </w:r>
      <w:r>
        <w:rPr>
          <w:rFonts w:ascii="Times New Roman" w:hAnsi="Times New Roman" w:cs="Times New Roman"/>
        </w:rPr>
        <w:instrText xml:space="preserve"> ADDIN ZOTERO_ITEM CSL_CITATION {"citationID":"xGjMP118","properties":{"formattedCitation":"[26]","plainCitation":"[26]","noteIndex":0},"citationItems":[{"id":65,"uris":["http://zotero.org/users/local/HTl2aVBo/items/P9RC2325"],"uri":["http://zotero.org/users/local/HTl2aVBo/items/P9RC2325"],"itemData":{"id":65,"type":"webpage","title":"Wayback Machine","URL":"https://web.archive.org/web/20130526224224/http://csrc.nist.gov/groups/STM/cavp/documents/shs/sha256-384-512.pdf","issued":{"date-parts":[["2013",5,26]]},"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The second </w:t>
      </w:r>
      <w:r w:rsidR="00C66550">
        <w:rPr>
          <w:rFonts w:ascii="Times New Roman" w:hAnsi="Times New Roman" w:cs="Times New Roman"/>
        </w:rPr>
        <w:t xml:space="preserve">hashing </w:t>
      </w:r>
      <w:r>
        <w:rPr>
          <w:rFonts w:ascii="Times New Roman" w:hAnsi="Times New Roman" w:cs="Times New Roman"/>
        </w:rPr>
        <w:t xml:space="preserve">algorithm was chosen with security and </w:t>
      </w:r>
      <w:r w:rsidR="00C66550">
        <w:rPr>
          <w:rFonts w:ascii="Times New Roman" w:hAnsi="Times New Roman" w:cs="Times New Roman"/>
        </w:rPr>
        <w:t xml:space="preserve">slowness as the primary attributes. The algorithm that best fit the criteria is known as Bcrypt </w:t>
      </w:r>
      <w:r w:rsidR="00C66550">
        <w:rPr>
          <w:rFonts w:ascii="Times New Roman" w:hAnsi="Times New Roman" w:cs="Times New Roman"/>
        </w:rPr>
        <w:fldChar w:fldCharType="begin"/>
      </w:r>
      <w:r w:rsidR="00C66550">
        <w:rPr>
          <w:rFonts w:ascii="Times New Roman" w:hAnsi="Times New Roman" w:cs="Times New Roman"/>
        </w:rPr>
        <w:instrText xml:space="preserve"> ADDIN ZOTERO_ITEM CSL_CITATION {"citationID":"RJQ3zgs1","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C66550">
        <w:rPr>
          <w:rFonts w:ascii="Times New Roman" w:hAnsi="Times New Roman" w:cs="Times New Roman"/>
        </w:rPr>
        <w:fldChar w:fldCharType="separate"/>
      </w:r>
      <w:r w:rsidR="00C66550">
        <w:rPr>
          <w:rFonts w:ascii="Times New Roman" w:hAnsi="Times New Roman" w:cs="Times New Roman"/>
          <w:noProof/>
        </w:rPr>
        <w:t>[21]</w:t>
      </w:r>
      <w:r w:rsidR="00C66550">
        <w:rPr>
          <w:rFonts w:ascii="Times New Roman" w:hAnsi="Times New Roman" w:cs="Times New Roman"/>
        </w:rPr>
        <w:fldChar w:fldCharType="end"/>
      </w:r>
      <w:r w:rsidR="00C66550">
        <w:rPr>
          <w:rFonts w:ascii="Times New Roman" w:hAnsi="Times New Roman" w:cs="Times New Roman"/>
        </w:rPr>
        <w:t xml:space="preserve">. It is the default hashing algorithm in some Linux distributions and on OpenBSD operating system. It is resistant to brute-force search attacks because one can specify the number of iterations if must do in its calculations, thus making the algorithm slower. </w:t>
      </w:r>
    </w:p>
    <w:p w14:paraId="18AE3841" w14:textId="0D487BD2" w:rsidR="009313C8" w:rsidRDefault="00C66550" w:rsidP="009313C8">
      <w:pPr>
        <w:spacing w:line="480" w:lineRule="auto"/>
        <w:ind w:firstLine="720"/>
        <w:rPr>
          <w:rFonts w:ascii="Times New Roman" w:hAnsi="Times New Roman" w:cs="Times New Roman"/>
        </w:rPr>
      </w:pPr>
      <w:r>
        <w:rPr>
          <w:rFonts w:ascii="Times New Roman" w:hAnsi="Times New Roman" w:cs="Times New Roman"/>
        </w:rPr>
        <w:t xml:space="preserve">The </w:t>
      </w:r>
      <w:r w:rsidR="009313C8">
        <w:rPr>
          <w:rFonts w:ascii="Times New Roman" w:hAnsi="Times New Roman" w:cs="Times New Roman"/>
        </w:rPr>
        <w:t>administrator’s</w:t>
      </w:r>
      <w:r>
        <w:rPr>
          <w:rFonts w:ascii="Times New Roman" w:hAnsi="Times New Roman" w:cs="Times New Roman"/>
        </w:rPr>
        <w:t xml:space="preserve"> </w:t>
      </w:r>
      <w:r w:rsidR="009313C8">
        <w:rPr>
          <w:rFonts w:ascii="Times New Roman" w:hAnsi="Times New Roman" w:cs="Times New Roman"/>
        </w:rPr>
        <w:t xml:space="preserve">utility tool was created in C# and the Windows Forms graphical class library, which is part of the Microsoft’s .NET Framework. Microsoft’s graphical framework allowed for the quick prototyping and testing of the parts needed in this project. The benchmarking was performed with BenchmarkDotNet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C1dWG41A","properties":{"formattedCitation":"[27]","plainCitation":"[27]","noteIndex":0},"citationItems":[{"id":69,"uris":["http://zotero.org/users/local/HTl2aVBo/items/GNFGL4IZ"],"uri":["http://zotero.org/users/local/HTl2aVBo/items/GNFGL4IZ"],"itemData":{"id":69,"type":"book","title":"Powerful .NET library for benchmarking. Contribute to dotnet/BenchmarkDotNet development by creating an account on GitHub","publisher":".NET Foundation","genre":"C#","source":"GitHub","URL":"https://github.com/dotnet/BenchmarkDotNet","note":"original-date: 2013-08-18T06:17:48Z","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7]</w:t>
      </w:r>
      <w:r w:rsidR="009313C8">
        <w:rPr>
          <w:rFonts w:ascii="Times New Roman" w:hAnsi="Times New Roman" w:cs="Times New Roman"/>
        </w:rPr>
        <w:fldChar w:fldCharType="end"/>
      </w:r>
      <w:r w:rsidR="009313C8">
        <w:rPr>
          <w:rFonts w:ascii="Times New Roman" w:hAnsi="Times New Roman" w:cs="Times New Roman"/>
        </w:rPr>
        <w:t xml:space="preserve">. BenchmarkDotNet is an easy to use benchmarking library that generates reports in various file formats and allows for multiple iterations of the code in order to measure the performance once the code is warmed up. Lastly, the JSON data storage format was chosen to represent the class models, and the Newtonsoft’s Json.NET framework was used extensively due to its serializing and de-serializing capabilities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o3TUsOaC","properties":{"formattedCitation":"[28]","plainCitation":"[28]","noteIndex":0},"citationItems":[{"id":70,"uris":["http://zotero.org/users/local/HTl2aVBo/items/A3S7WKRG"],"uri":["http://zotero.org/users/local/HTl2aVBo/items/A3S7WKRG"],"itemData":{"id":70,"type":"book","title":"Json.NET is a popular high-performance JSON framework for .NET: JamesNK/Newtonsoft.Json","genre":"C#","source":"GitHub","URL":"https://github.com/JamesNK/Newtonsoft.Json","note":"original-date: 2012-02-18T07:30:28Z","title-short":"Json.NET is a popular high-performance JSON framework for .NET","author":[{"family":"Newton-King","given":"James"}],"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8]</w:t>
      </w:r>
      <w:r w:rsidR="009313C8">
        <w:rPr>
          <w:rFonts w:ascii="Times New Roman" w:hAnsi="Times New Roman" w:cs="Times New Roman"/>
        </w:rPr>
        <w:fldChar w:fldCharType="end"/>
      </w:r>
      <w:r w:rsidR="009313C8">
        <w:rPr>
          <w:rFonts w:ascii="Times New Roman" w:hAnsi="Times New Roman" w:cs="Times New Roman"/>
        </w:rPr>
        <w:t xml:space="preserve">. </w:t>
      </w:r>
    </w:p>
    <w:p w14:paraId="2B83A41E" w14:textId="5E6EDFA9" w:rsidR="00A31C91" w:rsidRDefault="00470CA9" w:rsidP="006F6E4F">
      <w:pPr>
        <w:spacing w:line="480" w:lineRule="auto"/>
        <w:ind w:firstLine="720"/>
        <w:rPr>
          <w:rFonts w:ascii="Times New Roman" w:hAnsi="Times New Roman" w:cs="Times New Roman"/>
        </w:rPr>
      </w:pPr>
      <w:r>
        <w:rPr>
          <w:rFonts w:ascii="Times New Roman" w:hAnsi="Times New Roman" w:cs="Times New Roman"/>
        </w:rPr>
        <w:t>The testing of the project was carried out locally on machine using Visual Studio 2017 on Windows 10 operating system. Once the project’s dependencies were chosen and installed, their versions were frozen for maximum future compatibility and stability. The project was tested progressively throughout its many phases making use of Microsoft’s Cosmos DB Emulator</w:t>
      </w:r>
      <w:r w:rsidR="00420D40">
        <w:rPr>
          <w:rFonts w:ascii="Times New Roman" w:hAnsi="Times New Roman" w:cs="Times New Roman"/>
        </w:rPr>
        <w:t>, Azure Functions offline deployment</w:t>
      </w:r>
      <w:r>
        <w:rPr>
          <w:rFonts w:ascii="Times New Roman" w:hAnsi="Times New Roman" w:cs="Times New Roman"/>
        </w:rPr>
        <w:t xml:space="preserve"> and the API testing software Postman </w:t>
      </w:r>
      <w:r>
        <w:rPr>
          <w:rFonts w:ascii="Times New Roman" w:hAnsi="Times New Roman" w:cs="Times New Roman"/>
        </w:rPr>
        <w:fldChar w:fldCharType="begin"/>
      </w:r>
      <w:r>
        <w:rPr>
          <w:rFonts w:ascii="Times New Roman" w:hAnsi="Times New Roman" w:cs="Times New Roman"/>
        </w:rPr>
        <w:instrText xml:space="preserve"> ADDIN ZOTERO_ITEM CSL_CITATION {"citationID":"JVtjOecR","properties":{"formattedCitation":"[29]","plainCitation":"[29]","noteIndex":0},"citationItems":[{"id":72,"uris":["http://zotero.org/users/local/HTl2aVBo/items/J6S2BIVB"],"uri":["http://zotero.org/users/local/HTl2aVBo/items/J6S2BIVB"],"itemData":{"id":72,"type":"webpage","title":"Postman | API Development Environment","container-title":"Postman","abstract":"Postman is the only complete API development environment used by more than 7 million developers and 300,000 companies worldwide.","URL":"https://www.getpostman.com","language":"en","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r w:rsidR="00420D40">
        <w:rPr>
          <w:rFonts w:ascii="Times New Roman" w:hAnsi="Times New Roman" w:cs="Times New Roman"/>
        </w:rPr>
        <w:t xml:space="preserve"> Testing was done locally to avoid the costs of utilizing Azure services for a proof of concept project.</w:t>
      </w:r>
    </w:p>
    <w:p w14:paraId="4A4DF14D" w14:textId="226B2BE2" w:rsidR="008A652C" w:rsidRDefault="00566310" w:rsidP="001C3331">
      <w:pPr>
        <w:spacing w:line="480" w:lineRule="auto"/>
        <w:rPr>
          <w:rFonts w:ascii="Times New Roman" w:hAnsi="Times New Roman" w:cs="Times New Roman"/>
        </w:rPr>
      </w:pPr>
      <w:r>
        <w:rPr>
          <w:rFonts w:ascii="Times New Roman" w:hAnsi="Times New Roman" w:cs="Times New Roman"/>
        </w:rPr>
        <w:t xml:space="preserve"> </w:t>
      </w:r>
    </w:p>
    <w:p w14:paraId="3FAAE48D" w14:textId="1A0EC480" w:rsidR="009313C8" w:rsidRDefault="009313C8" w:rsidP="001C3331">
      <w:pPr>
        <w:spacing w:line="480" w:lineRule="auto"/>
        <w:rPr>
          <w:rFonts w:ascii="Times New Roman" w:hAnsi="Times New Roman" w:cs="Times New Roman"/>
        </w:rPr>
      </w:pPr>
    </w:p>
    <w:p w14:paraId="4395282F" w14:textId="3D913C69" w:rsidR="009313C8" w:rsidRDefault="009313C8" w:rsidP="001C3331">
      <w:pPr>
        <w:spacing w:line="480" w:lineRule="auto"/>
        <w:rPr>
          <w:rFonts w:ascii="Times New Roman" w:hAnsi="Times New Roman" w:cs="Times New Roman"/>
          <w:b/>
          <w:bCs/>
        </w:rPr>
      </w:pPr>
      <w:r>
        <w:rPr>
          <w:rFonts w:ascii="Times New Roman" w:hAnsi="Times New Roman" w:cs="Times New Roman"/>
          <w:b/>
          <w:bCs/>
        </w:rPr>
        <w:lastRenderedPageBreak/>
        <w:t>Project Implementation</w:t>
      </w:r>
      <w:r w:rsidR="00C75FDA">
        <w:rPr>
          <w:rFonts w:ascii="Times New Roman" w:hAnsi="Times New Roman" w:cs="Times New Roman"/>
          <w:b/>
          <w:bCs/>
        </w:rPr>
        <w:t xml:space="preserve"> and Workflow</w:t>
      </w:r>
    </w:p>
    <w:p w14:paraId="1EE9EAB4" w14:textId="77777777" w:rsidR="0098162F" w:rsidRDefault="00C75FDA" w:rsidP="001C3331">
      <w:pPr>
        <w:spacing w:line="480" w:lineRule="auto"/>
        <w:rPr>
          <w:rFonts w:ascii="Times New Roman" w:hAnsi="Times New Roman" w:cs="Times New Roman"/>
        </w:rPr>
      </w:pPr>
      <w:r>
        <w:rPr>
          <w:rFonts w:ascii="Times New Roman" w:hAnsi="Times New Roman" w:cs="Times New Roman"/>
        </w:rPr>
        <w:t xml:space="preserve">The workflow of the project will be described from the perspective of the end user and the perspective of the administrator.  The overall high-level workflow leads the data from the front-end website app to the function responsible for searching the database for the student’s academic information and compiling said information into a pdf and </w:t>
      </w:r>
      <w:r w:rsidR="00F2526D">
        <w:rPr>
          <w:rFonts w:ascii="Times New Roman" w:hAnsi="Times New Roman" w:cs="Times New Roman"/>
        </w:rPr>
        <w:t xml:space="preserve">transmitting it back to the user so their requested pdf file can be displayed in the matter of a few seconds. The alternative workflow showcases how the student’s data is organized, compiled, uploaded to the database, and secured against any future tampering. Each section will also touch upon the idea of accomplishing this in a secure manner on a serverless architecture. </w:t>
      </w:r>
    </w:p>
    <w:p w14:paraId="7E735B45" w14:textId="77777777" w:rsidR="0098162F" w:rsidRPr="0098162F" w:rsidRDefault="0098162F" w:rsidP="001C3331">
      <w:pPr>
        <w:spacing w:line="480" w:lineRule="auto"/>
        <w:rPr>
          <w:rFonts w:ascii="Times New Roman" w:hAnsi="Times New Roman" w:cs="Times New Roman"/>
          <w:b/>
          <w:bCs/>
        </w:rPr>
      </w:pPr>
    </w:p>
    <w:p w14:paraId="07C75DCB" w14:textId="1E6DFE2D" w:rsidR="00C75FDA" w:rsidRPr="00C75FDA" w:rsidRDefault="0098162F" w:rsidP="001C3331">
      <w:pPr>
        <w:spacing w:line="480" w:lineRule="auto"/>
        <w:rPr>
          <w:rFonts w:ascii="Times New Roman" w:hAnsi="Times New Roman" w:cs="Times New Roman"/>
        </w:rPr>
      </w:pPr>
      <w:r w:rsidRPr="0098162F">
        <w:rPr>
          <w:rFonts w:ascii="Times New Roman" w:hAnsi="Times New Roman" w:cs="Times New Roman"/>
          <w:b/>
          <w:bCs/>
        </w:rPr>
        <w:t>End User</w:t>
      </w:r>
      <w:r w:rsidR="00F2526D">
        <w:rPr>
          <w:rFonts w:ascii="Times New Roman" w:hAnsi="Times New Roman" w:cs="Times New Roman"/>
        </w:rPr>
        <w:t xml:space="preserve"> </w:t>
      </w:r>
      <w:r w:rsidR="001C141C" w:rsidRPr="001C141C">
        <w:rPr>
          <w:rFonts w:ascii="Times New Roman" w:hAnsi="Times New Roman" w:cs="Times New Roman"/>
          <w:b/>
          <w:bCs/>
        </w:rPr>
        <w:t>Workflow</w:t>
      </w:r>
    </w:p>
    <w:p w14:paraId="0C545DDC" w14:textId="7B12BB71" w:rsidR="00C75FDA" w:rsidRDefault="0098162F" w:rsidP="001C3331">
      <w:pPr>
        <w:spacing w:line="480" w:lineRule="auto"/>
        <w:rPr>
          <w:rFonts w:ascii="Times New Roman" w:hAnsi="Times New Roman" w:cs="Times New Roman"/>
        </w:rPr>
      </w:pPr>
      <w:r>
        <w:rPr>
          <w:rFonts w:ascii="Times New Roman" w:hAnsi="Times New Roman" w:cs="Times New Roman"/>
        </w:rPr>
        <w:t xml:space="preserve">As stated in the introduction of this section, </w:t>
      </w:r>
      <w:r w:rsidR="001C141C">
        <w:rPr>
          <w:rFonts w:ascii="Times New Roman" w:hAnsi="Times New Roman" w:cs="Times New Roman"/>
        </w:rPr>
        <w:t xml:space="preserve">the workflow for the end-user, be it the student themselves or a business requesting the student’s records, was designed to be simple and </w:t>
      </w:r>
      <w:r w:rsidR="00970B7F">
        <w:rPr>
          <w:rFonts w:ascii="Times New Roman" w:hAnsi="Times New Roman" w:cs="Times New Roman"/>
        </w:rPr>
        <w:t xml:space="preserve">straightforward. </w:t>
      </w:r>
    </w:p>
    <w:p w14:paraId="3307EF77" w14:textId="1E6014F8" w:rsidR="00040D79" w:rsidRDefault="00040D79" w:rsidP="001C3331">
      <w:pPr>
        <w:spacing w:line="480" w:lineRule="auto"/>
        <w:rPr>
          <w:rFonts w:ascii="Times New Roman" w:hAnsi="Times New Roman" w:cs="Times New Roman"/>
        </w:rPr>
      </w:pPr>
      <w:r>
        <w:rPr>
          <w:rFonts w:ascii="Times New Roman" w:hAnsi="Times New Roman" w:cs="Times New Roman"/>
        </w:rPr>
        <w:t>The user starts off by navigating to the front-end website. The only information required from the user is the student’s first name, middle name, and last name. Those three key pieces of information were chosen in order to different students who might have same first and last names. A fourth field for the date of birth was added and tested, but was later removed from the options due to not needing in, and to speed up the testing process.</w:t>
      </w:r>
    </w:p>
    <w:p w14:paraId="67111F65" w14:textId="1D36EA2C" w:rsidR="00040D79" w:rsidRDefault="00040D79" w:rsidP="001C3331">
      <w:pPr>
        <w:spacing w:line="480" w:lineRule="auto"/>
        <w:rPr>
          <w:rFonts w:ascii="Times New Roman" w:hAnsi="Times New Roman" w:cs="Times New Roman"/>
        </w:rPr>
      </w:pPr>
      <w:r>
        <w:rPr>
          <w:rFonts w:ascii="Times New Roman" w:hAnsi="Times New Roman" w:cs="Times New Roman"/>
        </w:rPr>
        <w:t>Express is a Node.js minimalist web framework that provides capabilities to handle different requests and act as an URL router. It allows the user to quickly develop API’s and web apps. Express was used to handle any erroneous</w:t>
      </w:r>
      <w:r w:rsidR="001F6A8E">
        <w:rPr>
          <w:rFonts w:ascii="Times New Roman" w:hAnsi="Times New Roman" w:cs="Times New Roman"/>
        </w:rPr>
        <w:t>, and unauthorized</w:t>
      </w:r>
      <w:r>
        <w:rPr>
          <w:rFonts w:ascii="Times New Roman" w:hAnsi="Times New Roman" w:cs="Times New Roman"/>
        </w:rPr>
        <w:t xml:space="preserve"> paths</w:t>
      </w:r>
      <w:r w:rsidR="001F6A8E">
        <w:rPr>
          <w:rFonts w:ascii="Times New Roman" w:hAnsi="Times New Roman" w:cs="Times New Roman"/>
        </w:rPr>
        <w:t>;</w:t>
      </w:r>
      <w:r>
        <w:rPr>
          <w:rFonts w:ascii="Times New Roman" w:hAnsi="Times New Roman" w:cs="Times New Roman"/>
        </w:rPr>
        <w:t xml:space="preserve"> if the </w:t>
      </w:r>
      <w:r>
        <w:rPr>
          <w:rFonts w:ascii="Times New Roman" w:hAnsi="Times New Roman" w:cs="Times New Roman"/>
        </w:rPr>
        <w:lastRenderedPageBreak/>
        <w:t xml:space="preserve">user navigates to any part of the </w:t>
      </w:r>
      <w:r w:rsidR="001F6A8E">
        <w:rPr>
          <w:rFonts w:ascii="Times New Roman" w:hAnsi="Times New Roman" w:cs="Times New Roman"/>
        </w:rPr>
        <w:t>domain that does not include the index.html file, they are sent back the file which holds the HTTP 404 Page Not Found error message. When the Submit button is pressed on the form, the information from the three form fields are passed to the Express framework to be handled</w:t>
      </w:r>
      <w:r w:rsidR="0072684A">
        <w:rPr>
          <w:rFonts w:ascii="Times New Roman" w:hAnsi="Times New Roman" w:cs="Times New Roman"/>
        </w:rPr>
        <w:t>, the language of usage here is JavaScript</w:t>
      </w:r>
      <w:r w:rsidR="001F6A8E">
        <w:rPr>
          <w:rFonts w:ascii="Times New Roman" w:hAnsi="Times New Roman" w:cs="Times New Roman"/>
        </w:rPr>
        <w:t>. A</w:t>
      </w:r>
      <w:r w:rsidR="00482B59">
        <w:rPr>
          <w:rFonts w:ascii="Times New Roman" w:hAnsi="Times New Roman" w:cs="Times New Roman"/>
        </w:rPr>
        <w:t xml:space="preserve">n object is created that holds the first name, middle name, and the last name and a JSON string is created representing the object. </w:t>
      </w:r>
      <w:r w:rsidR="0072684A">
        <w:rPr>
          <w:rFonts w:ascii="Times New Roman" w:hAnsi="Times New Roman" w:cs="Times New Roman"/>
        </w:rPr>
        <w:t>Another object is created to hold the HTTP POST request details. The details include the URL of the Azure Function which receives the request and searches the database for the student record. The request is then submitted to the Azure Function.</w:t>
      </w:r>
      <w:r w:rsidR="00857CB1">
        <w:rPr>
          <w:rFonts w:ascii="Times New Roman" w:hAnsi="Times New Roman" w:cs="Times New Roman"/>
        </w:rPr>
        <w:t xml:space="preserve"> The web app is secured via </w:t>
      </w:r>
      <w:r w:rsidR="00571D41">
        <w:rPr>
          <w:rFonts w:ascii="Times New Roman" w:hAnsi="Times New Roman" w:cs="Times New Roman"/>
        </w:rPr>
        <w:t xml:space="preserve">the HTTPS encrypted connection. There is security built in to the system when the web app is hosted on Azure App Service, because Azure automatically applies </w:t>
      </w:r>
      <w:r w:rsidR="00DA42E1">
        <w:rPr>
          <w:rFonts w:ascii="Times New Roman" w:hAnsi="Times New Roman" w:cs="Times New Roman"/>
        </w:rPr>
        <w:t xml:space="preserve">an SSL certificate and an Azure Function can be hosted with HTTPS enabled as well. </w:t>
      </w:r>
      <w:r w:rsidR="00D35D10">
        <w:rPr>
          <w:rFonts w:ascii="Times New Roman" w:hAnsi="Times New Roman" w:cs="Times New Roman"/>
        </w:rPr>
        <w:t>Thus,</w:t>
      </w:r>
      <w:r w:rsidR="00DA42E1">
        <w:rPr>
          <w:rFonts w:ascii="Times New Roman" w:hAnsi="Times New Roman" w:cs="Times New Roman"/>
        </w:rPr>
        <w:t xml:space="preserve"> enabling encryption on both sides, </w:t>
      </w:r>
      <w:r w:rsidR="00A16C32">
        <w:rPr>
          <w:rFonts w:ascii="Times New Roman" w:hAnsi="Times New Roman" w:cs="Times New Roman"/>
        </w:rPr>
        <w:t>allows</w:t>
      </w:r>
      <w:r w:rsidR="00DA42E1">
        <w:rPr>
          <w:rFonts w:ascii="Times New Roman" w:hAnsi="Times New Roman" w:cs="Times New Roman"/>
        </w:rPr>
        <w:t xml:space="preserve"> </w:t>
      </w:r>
      <w:r w:rsidR="00EC6607">
        <w:rPr>
          <w:rFonts w:ascii="Times New Roman" w:hAnsi="Times New Roman" w:cs="Times New Roman"/>
        </w:rPr>
        <w:t xml:space="preserve">the </w:t>
      </w:r>
      <w:r w:rsidR="00DA42E1">
        <w:rPr>
          <w:rFonts w:ascii="Times New Roman" w:hAnsi="Times New Roman" w:cs="Times New Roman"/>
        </w:rPr>
        <w:t xml:space="preserve">student’s name information to be transmitted </w:t>
      </w:r>
      <w:r w:rsidR="00EC6607">
        <w:rPr>
          <w:rFonts w:ascii="Times New Roman" w:hAnsi="Times New Roman" w:cs="Times New Roman"/>
        </w:rPr>
        <w:t>securely</w:t>
      </w:r>
      <w:r w:rsidR="00DA42E1">
        <w:rPr>
          <w:rFonts w:ascii="Times New Roman" w:hAnsi="Times New Roman" w:cs="Times New Roman"/>
        </w:rPr>
        <w:t xml:space="preserve"> in the HTTP</w:t>
      </w:r>
      <w:r w:rsidR="00EC6607">
        <w:rPr>
          <w:rFonts w:ascii="Times New Roman" w:hAnsi="Times New Roman" w:cs="Times New Roman"/>
        </w:rPr>
        <w:t>S</w:t>
      </w:r>
      <w:r w:rsidR="00DA42E1">
        <w:rPr>
          <w:rFonts w:ascii="Times New Roman" w:hAnsi="Times New Roman" w:cs="Times New Roman"/>
        </w:rPr>
        <w:t xml:space="preserve"> request. </w:t>
      </w:r>
    </w:p>
    <w:p w14:paraId="5EC257F3" w14:textId="64D29000" w:rsidR="00D42BF9" w:rsidRDefault="00D42BF9" w:rsidP="001C3331">
      <w:pPr>
        <w:spacing w:line="480" w:lineRule="auto"/>
        <w:rPr>
          <w:rFonts w:ascii="Times New Roman" w:hAnsi="Times New Roman" w:cs="Times New Roman"/>
        </w:rPr>
      </w:pPr>
      <w:r>
        <w:rPr>
          <w:rFonts w:ascii="Times New Roman" w:hAnsi="Times New Roman" w:cs="Times New Roman"/>
        </w:rPr>
        <w:t xml:space="preserve">Much of the heavy lifting is performed once the Azure Function receives the request with the student’s information. The request </w:t>
      </w:r>
      <w:r w:rsidR="00A22184">
        <w:rPr>
          <w:rFonts w:ascii="Times New Roman" w:hAnsi="Times New Roman" w:cs="Times New Roman"/>
        </w:rPr>
        <w:t xml:space="preserve">JSON data </w:t>
      </w:r>
      <w:r>
        <w:rPr>
          <w:rFonts w:ascii="Times New Roman" w:hAnsi="Times New Roman" w:cs="Times New Roman"/>
        </w:rPr>
        <w:t xml:space="preserve">is parsed for the student’s first name, middle name and last name and </w:t>
      </w:r>
      <w:r w:rsidR="00A22184">
        <w:rPr>
          <w:rFonts w:ascii="Times New Roman" w:hAnsi="Times New Roman" w:cs="Times New Roman"/>
        </w:rPr>
        <w:t>deserialized</w:t>
      </w:r>
      <w:r>
        <w:rPr>
          <w:rFonts w:ascii="Times New Roman" w:hAnsi="Times New Roman" w:cs="Times New Roman"/>
        </w:rPr>
        <w:t xml:space="preserve"> in an object class called </w:t>
      </w:r>
      <w:r w:rsidR="00A22184">
        <w:rPr>
          <w:rFonts w:ascii="Times New Roman" w:hAnsi="Times New Roman" w:cs="Times New Roman"/>
        </w:rPr>
        <w:t xml:space="preserve">Student. The Student class holds just three string fields to hold the parts of the name. Additionally, each name’s first letter is capitalized so that it matches the format of the name as stored in the Cosmos database. Next up, an instance of the database connector class called CosmosConnector is created. The CosmosConncetor implements an interface called IDatabaseConnector which contains fields for the URI, access key, database name, table name and a </w:t>
      </w:r>
      <w:r w:rsidR="004C529F">
        <w:rPr>
          <w:rFonts w:ascii="Times New Roman" w:hAnsi="Times New Roman" w:cs="Times New Roman"/>
        </w:rPr>
        <w:t xml:space="preserve">Microsoft </w:t>
      </w:r>
      <w:r w:rsidR="00A22184">
        <w:rPr>
          <w:rFonts w:ascii="Times New Roman" w:hAnsi="Times New Roman" w:cs="Times New Roman"/>
        </w:rPr>
        <w:t xml:space="preserve">DocumentClient object, which is responsible for the methods that </w:t>
      </w:r>
      <w:r w:rsidR="00A22184">
        <w:rPr>
          <w:rFonts w:ascii="Times New Roman" w:hAnsi="Times New Roman" w:cs="Times New Roman"/>
        </w:rPr>
        <w:lastRenderedPageBreak/>
        <w:t xml:space="preserve">allows interaction with the Cosmos database. The interface also defines some methods that must be implemented by any class that implements the interface. An interface is like a contract between any class implementing it and itself. Interfaces are used to group objects and a way to allow a class to inherit from more than one class. Since an interface acts like a contract, any class implementing the interface must also include and provide direction for any fields or methods defined in the interface. The benefit of using interface include loose coupling and allows for plug and play component functionality. </w:t>
      </w:r>
      <w:r w:rsidR="00523BB0">
        <w:rPr>
          <w:rFonts w:ascii="Times New Roman" w:hAnsi="Times New Roman" w:cs="Times New Roman"/>
        </w:rPr>
        <w:t xml:space="preserve">The CosmosConnector class implements the IDatabaseConnector and has to implement functions such as GetStudentRecords, CreateTable, and CreateDatabase. However, there can be another class called </w:t>
      </w:r>
      <w:r w:rsidR="00E21D75">
        <w:rPr>
          <w:rFonts w:ascii="Times New Roman" w:hAnsi="Times New Roman" w:cs="Times New Roman"/>
        </w:rPr>
        <w:t xml:space="preserve">GoogleDatabaseConnector or AmazonDatabaseConnector which will have to override methods of the interface, yet their implementation will be vendor specific. By implementing interfaces in this project, it adds an ability to be portable if the </w:t>
      </w:r>
      <w:r w:rsidR="00540C7C">
        <w:rPr>
          <w:rFonts w:ascii="Times New Roman" w:hAnsi="Times New Roman" w:cs="Times New Roman"/>
        </w:rPr>
        <w:t xml:space="preserve">cloud </w:t>
      </w:r>
      <w:r w:rsidR="00E21D75">
        <w:rPr>
          <w:rFonts w:ascii="Times New Roman" w:hAnsi="Times New Roman" w:cs="Times New Roman"/>
        </w:rPr>
        <w:t xml:space="preserve">vendor is changed. The </w:t>
      </w:r>
      <w:r w:rsidR="00540C7C">
        <w:rPr>
          <w:rFonts w:ascii="Times New Roman" w:hAnsi="Times New Roman" w:cs="Times New Roman"/>
        </w:rPr>
        <w:t>business logic</w:t>
      </w:r>
      <w:r w:rsidR="00E21D75">
        <w:rPr>
          <w:rFonts w:ascii="Times New Roman" w:hAnsi="Times New Roman" w:cs="Times New Roman"/>
        </w:rPr>
        <w:t xml:space="preserve"> will still perform </w:t>
      </w:r>
      <w:r w:rsidR="00540C7C">
        <w:rPr>
          <w:rFonts w:ascii="Times New Roman" w:hAnsi="Times New Roman" w:cs="Times New Roman"/>
        </w:rPr>
        <w:t>and act in the same manner, the only difference will be that the cloud specific logic would be different.</w:t>
      </w:r>
      <w:r w:rsidR="00BB48A5">
        <w:rPr>
          <w:rFonts w:ascii="Times New Roman" w:hAnsi="Times New Roman" w:cs="Times New Roman"/>
        </w:rPr>
        <w:t xml:space="preserve"> The database connector makes a connection to the Cosmos database, and searches the StudentRecords table for the student with the same name. The method responsible for the search has a single string which contains the SQL query. In general, the SQL query should not be built out of strings since it allows for SQL injection attacks where someone looking to exploit can inject additional commands. This issue was mitigated by replacing the variables values in the expected query command. The returned data is a dynamic datatype which will contain the entire student record as stored in the database. The data includes additional information that the database inserts such as an internal record number, and last modified date value. In C#, the dynamic type</w:t>
      </w:r>
      <w:r w:rsidR="009E1F48">
        <w:rPr>
          <w:rFonts w:ascii="Times New Roman" w:hAnsi="Times New Roman" w:cs="Times New Roman"/>
        </w:rPr>
        <w:t xml:space="preserve"> allows the </w:t>
      </w:r>
      <w:r w:rsidR="009E1F48">
        <w:rPr>
          <w:rFonts w:ascii="Times New Roman" w:hAnsi="Times New Roman" w:cs="Times New Roman"/>
        </w:rPr>
        <w:lastRenderedPageBreak/>
        <w:t xml:space="preserve">compiler to skip compile time checking and </w:t>
      </w:r>
      <w:r w:rsidR="00CF46BA">
        <w:rPr>
          <w:rFonts w:ascii="Times New Roman" w:hAnsi="Times New Roman" w:cs="Times New Roman"/>
        </w:rPr>
        <w:t>determine</w:t>
      </w:r>
      <w:r w:rsidR="009E1F48">
        <w:rPr>
          <w:rFonts w:ascii="Times New Roman" w:hAnsi="Times New Roman" w:cs="Times New Roman"/>
        </w:rPr>
        <w:t xml:space="preserve"> the type at run time. It was beneficial in packing the information into the </w:t>
      </w:r>
      <w:r w:rsidR="008F0928">
        <w:rPr>
          <w:rFonts w:ascii="Times New Roman" w:hAnsi="Times New Roman" w:cs="Times New Roman"/>
        </w:rPr>
        <w:t xml:space="preserve">dynamic </w:t>
      </w:r>
      <w:r w:rsidR="009E1F48">
        <w:rPr>
          <w:rFonts w:ascii="Times New Roman" w:hAnsi="Times New Roman" w:cs="Times New Roman"/>
        </w:rPr>
        <w:t xml:space="preserve">type and then extracting information into a proper model type. </w:t>
      </w:r>
      <w:r w:rsidR="008F0928">
        <w:rPr>
          <w:rFonts w:ascii="Times New Roman" w:hAnsi="Times New Roman" w:cs="Times New Roman"/>
        </w:rPr>
        <w:t xml:space="preserve">The received dynamic information is first stored dictionary data type so that the student information can be accessed in the dictionary and be mapped to an object of the BasicStudent type. Throughout this project, there are two essential classes: BasicStudent, and FullStudent. The former is used to represent the basic information of the student that will be returned back to the end user. That information includes: first name, middle name, last name, date of birth, school organization, school division, name of degree, name of major, and date of the awarded degree. </w:t>
      </w:r>
      <w:r w:rsidR="002B4103">
        <w:rPr>
          <w:rFonts w:ascii="Times New Roman" w:hAnsi="Times New Roman" w:cs="Times New Roman"/>
        </w:rPr>
        <w:t xml:space="preserve">Once the BasicStudent object has been constructed, it is supplied to an instance of the Pdf class via constructor-based dependency injection. Dependency injection is a technique where the required object is passed in as a parameter to the class that requires it. They can be passed in by various means, this project makes use of constructor injection. The Pdf class is responsible for generating the model of the file that will be later returned. It takes in the BasicStudent object and the accompanying information and injects it into a string that is included in a simple html template that will be rendered into the final file. The pdf file is then generated in memory and saved to a byte </w:t>
      </w:r>
      <w:r w:rsidR="00425DB6">
        <w:rPr>
          <w:rFonts w:ascii="Times New Roman" w:hAnsi="Times New Roman" w:cs="Times New Roman"/>
        </w:rPr>
        <w:t>array;</w:t>
      </w:r>
      <w:r w:rsidR="002B4103">
        <w:rPr>
          <w:rFonts w:ascii="Times New Roman" w:hAnsi="Times New Roman" w:cs="Times New Roman"/>
        </w:rPr>
        <w:t xml:space="preserve"> the byte is then converted to a string that is encoded as a Base64 string. Base64 is an encoding scheme that represents some binary data </w:t>
      </w:r>
      <w:r w:rsidR="00425DB6">
        <w:rPr>
          <w:rFonts w:ascii="Times New Roman" w:hAnsi="Times New Roman" w:cs="Times New Roman"/>
        </w:rPr>
        <w:t>as a string consisting of ASCII characters. ASCII is an older standard that was used to represent characters in the English language. The encoded Base64 string is returned back as a response if the student was found; otherwise, a HTTP 404 response is returned if the student did not exist within the database.</w:t>
      </w:r>
      <w:r w:rsidR="004205F8">
        <w:rPr>
          <w:rFonts w:ascii="Times New Roman" w:hAnsi="Times New Roman" w:cs="Times New Roman"/>
        </w:rPr>
        <w:t xml:space="preserve"> </w:t>
      </w:r>
    </w:p>
    <w:p w14:paraId="2DFFED9E" w14:textId="2236EB24" w:rsidR="004205F8" w:rsidRDefault="004205F8" w:rsidP="001C3331">
      <w:pPr>
        <w:spacing w:line="480" w:lineRule="auto"/>
        <w:rPr>
          <w:rFonts w:ascii="Times New Roman" w:hAnsi="Times New Roman" w:cs="Times New Roman"/>
        </w:rPr>
      </w:pPr>
      <w:r>
        <w:rPr>
          <w:rFonts w:ascii="Times New Roman" w:hAnsi="Times New Roman" w:cs="Times New Roman"/>
        </w:rPr>
        <w:lastRenderedPageBreak/>
        <w:tab/>
        <w:t xml:space="preserve">Once the response containing either the Base64 encoded pdf file or the not found status code is received by the web app, it is extracted and stored in an instance of Node.js Buffer class. The Buffer class allows the developer to specify the data, its encoding and allows of interaction with streams of binary data. Essentially, it allows for recreation of the pdf file by specifying its encoding. The web app readies a new response back to the end user, it specifies the content type to be of type application/pdf and the response is sent back to the browser. Once the browser receives the response, it automatically interprets the content type and the stream containing the Base64 pdf file and displays it as a fully rendered pdf file. </w:t>
      </w:r>
      <w:r w:rsidR="008C076F">
        <w:rPr>
          <w:rFonts w:ascii="Times New Roman" w:hAnsi="Times New Roman" w:cs="Times New Roman"/>
        </w:rPr>
        <w:t xml:space="preserve">The rendered pdf file displays the information in a manner similar to its competitors. The entire process of entering the student’s name and submitting the information, constructing the file and </w:t>
      </w:r>
      <w:r w:rsidR="00BD57CF">
        <w:rPr>
          <w:rFonts w:ascii="Times New Roman" w:hAnsi="Times New Roman" w:cs="Times New Roman"/>
        </w:rPr>
        <w:t>the display of the file</w:t>
      </w:r>
      <w:r w:rsidR="008C076F">
        <w:rPr>
          <w:rFonts w:ascii="Times New Roman" w:hAnsi="Times New Roman" w:cs="Times New Roman"/>
        </w:rPr>
        <w:t xml:space="preserve"> takes a few seconds</w:t>
      </w:r>
      <w:r w:rsidR="007C066E">
        <w:rPr>
          <w:rFonts w:ascii="Times New Roman" w:hAnsi="Times New Roman" w:cs="Times New Roman"/>
        </w:rPr>
        <w:t xml:space="preserve"> on average.</w:t>
      </w:r>
    </w:p>
    <w:p w14:paraId="2FE784D1" w14:textId="5FDF1D5E" w:rsidR="004D4CD7" w:rsidRDefault="004D4CD7" w:rsidP="001C3331">
      <w:pPr>
        <w:spacing w:line="480" w:lineRule="auto"/>
        <w:rPr>
          <w:rFonts w:ascii="Times New Roman" w:hAnsi="Times New Roman" w:cs="Times New Roman"/>
        </w:rPr>
      </w:pPr>
    </w:p>
    <w:p w14:paraId="0D767804" w14:textId="28FF2E7F" w:rsidR="004D4CD7" w:rsidRDefault="004D4CD7" w:rsidP="001C3331">
      <w:pPr>
        <w:spacing w:line="480" w:lineRule="auto"/>
        <w:rPr>
          <w:rFonts w:ascii="Times New Roman" w:hAnsi="Times New Roman" w:cs="Times New Roman"/>
          <w:b/>
          <w:bCs/>
        </w:rPr>
      </w:pPr>
      <w:r>
        <w:rPr>
          <w:rFonts w:ascii="Times New Roman" w:hAnsi="Times New Roman" w:cs="Times New Roman"/>
          <w:b/>
          <w:bCs/>
        </w:rPr>
        <w:t>Administrator workflow</w:t>
      </w:r>
    </w:p>
    <w:p w14:paraId="5F133DF5" w14:textId="77777777" w:rsidR="00CC39F9" w:rsidRDefault="00E7529D" w:rsidP="00CC39F9">
      <w:pPr>
        <w:spacing w:line="480" w:lineRule="auto"/>
        <w:ind w:firstLine="720"/>
        <w:rPr>
          <w:rFonts w:ascii="Times New Roman" w:hAnsi="Times New Roman" w:cs="Times New Roman"/>
        </w:rPr>
      </w:pPr>
      <w:r>
        <w:rPr>
          <w:rFonts w:ascii="Times New Roman" w:hAnsi="Times New Roman" w:cs="Times New Roman"/>
        </w:rPr>
        <w:t xml:space="preserve">The workflow of the administrator that is going to be employing the utility tool and interacting with the database is quite different from the end </w:t>
      </w:r>
      <w:r w:rsidR="00C8235B">
        <w:rPr>
          <w:rFonts w:ascii="Times New Roman" w:hAnsi="Times New Roman" w:cs="Times New Roman"/>
        </w:rPr>
        <w:t>user’s</w:t>
      </w:r>
      <w:r>
        <w:rPr>
          <w:rFonts w:ascii="Times New Roman" w:hAnsi="Times New Roman" w:cs="Times New Roman"/>
        </w:rPr>
        <w:t xml:space="preserve"> workflow. </w:t>
      </w:r>
      <w:r w:rsidR="00C8235B">
        <w:rPr>
          <w:rFonts w:ascii="Times New Roman" w:hAnsi="Times New Roman" w:cs="Times New Roman"/>
        </w:rPr>
        <w:t>To begin, there is no web app</w:t>
      </w:r>
      <w:r w:rsidR="0064751C">
        <w:rPr>
          <w:rFonts w:ascii="Times New Roman" w:hAnsi="Times New Roman" w:cs="Times New Roman"/>
        </w:rPr>
        <w:t xml:space="preserve">, instead, it is a single application with a graphical user interface with six buttons which launch separate forms for different actions. </w:t>
      </w:r>
      <w:r w:rsidR="008B1D86">
        <w:rPr>
          <w:rFonts w:ascii="Times New Roman" w:hAnsi="Times New Roman" w:cs="Times New Roman"/>
        </w:rPr>
        <w:t xml:space="preserve">The application is called the Student Record Tool, and for rapid prototyping purposes was created using Windows Forms framework and C# language. </w:t>
      </w:r>
      <w:r w:rsidR="00155BE2">
        <w:rPr>
          <w:rFonts w:ascii="Times New Roman" w:hAnsi="Times New Roman" w:cs="Times New Roman"/>
        </w:rPr>
        <w:t>The process starts with creating a user record, and then leads to adding the record to the database and provides the user of the tool the ability to verify the integrity of the student records.</w:t>
      </w:r>
    </w:p>
    <w:p w14:paraId="60A77AC1" w14:textId="39A46CC1" w:rsidR="00E7529D" w:rsidRDefault="00CC39F9" w:rsidP="001C3331">
      <w:pPr>
        <w:spacing w:line="480" w:lineRule="auto"/>
        <w:rPr>
          <w:rFonts w:ascii="Times New Roman" w:hAnsi="Times New Roman" w:cs="Times New Roman"/>
        </w:rPr>
      </w:pPr>
      <w:r>
        <w:rPr>
          <w:rFonts w:ascii="Times New Roman" w:hAnsi="Times New Roman" w:cs="Times New Roman"/>
        </w:rPr>
        <w:lastRenderedPageBreak/>
        <w:tab/>
      </w:r>
      <w:r w:rsidR="00155BE2">
        <w:rPr>
          <w:rFonts w:ascii="Times New Roman" w:hAnsi="Times New Roman" w:cs="Times New Roman"/>
        </w:rPr>
        <w:t xml:space="preserve"> </w:t>
      </w:r>
      <w:r>
        <w:rPr>
          <w:rFonts w:ascii="Times New Roman" w:hAnsi="Times New Roman" w:cs="Times New Roman"/>
        </w:rPr>
        <w:t>Initially, the user of the tool would want to create an individual student record. When the corresponding button is clicked, it launches a new form that contains the textboxes that will contain the information that goes into a BasicStudent object. Once the fields are filled out and the generate record button is pressed, there is a quick validation process that is carried out to make sure the fields are not empty. A temporary BasicStudent object is created which is then serialized into a JSON string. The JSON string is saved into a json extension text file with the filename being the full name of the student.</w:t>
      </w:r>
      <w:r w:rsidR="007C5E5D">
        <w:rPr>
          <w:rFonts w:ascii="Times New Roman" w:hAnsi="Times New Roman" w:cs="Times New Roman"/>
        </w:rPr>
        <w:t xml:space="preserve"> </w:t>
      </w:r>
      <w:r w:rsidR="007E2639">
        <w:rPr>
          <w:rFonts w:ascii="Times New Roman" w:hAnsi="Times New Roman" w:cs="Times New Roman"/>
        </w:rPr>
        <w:t xml:space="preserve">This functionality was created to quickly create a student record and test the adding of the record to the database. Ideally, on the production version, the student record would be stored in a format that would allow the administrator to automate the creation of records by reading the records. The National Student Clearinghouse is the firm that is responsible for the current CSUN degree and attendance verification; they were contacted in order to obtain further technical information on how the student data is transmitted and to gain knowledge on their inner workings so that this project would be able to implement a system that would emulate theirs. Unfortunately, their response stated that they would not be able to disclose any operating or technical information, thus, this project makes </w:t>
      </w:r>
      <w:r w:rsidR="00EC3663">
        <w:rPr>
          <w:rFonts w:ascii="Times New Roman" w:hAnsi="Times New Roman" w:cs="Times New Roman"/>
        </w:rPr>
        <w:t>educated</w:t>
      </w:r>
      <w:r w:rsidR="007E2639">
        <w:rPr>
          <w:rFonts w:ascii="Times New Roman" w:hAnsi="Times New Roman" w:cs="Times New Roman"/>
        </w:rPr>
        <w:t xml:space="preserve"> </w:t>
      </w:r>
      <w:r w:rsidR="00EC3663">
        <w:rPr>
          <w:rFonts w:ascii="Times New Roman" w:hAnsi="Times New Roman" w:cs="Times New Roman"/>
        </w:rPr>
        <w:t>presumptions</w:t>
      </w:r>
      <w:r w:rsidR="007E2639">
        <w:rPr>
          <w:rFonts w:ascii="Times New Roman" w:hAnsi="Times New Roman" w:cs="Times New Roman"/>
        </w:rPr>
        <w:t xml:space="preserve"> </w:t>
      </w:r>
      <w:r w:rsidR="00EC3663">
        <w:rPr>
          <w:rFonts w:ascii="Times New Roman" w:hAnsi="Times New Roman" w:cs="Times New Roman"/>
        </w:rPr>
        <w:t xml:space="preserve">to solve concerns </w:t>
      </w:r>
      <w:r w:rsidR="007E2639">
        <w:rPr>
          <w:rFonts w:ascii="Times New Roman" w:hAnsi="Times New Roman" w:cs="Times New Roman"/>
        </w:rPr>
        <w:t xml:space="preserve">at certain parts of the process.  </w:t>
      </w:r>
    </w:p>
    <w:p w14:paraId="3AF4637F" w14:textId="43AA5190" w:rsidR="00423BFE" w:rsidRDefault="00EC3663" w:rsidP="001C3331">
      <w:pPr>
        <w:spacing w:line="480" w:lineRule="auto"/>
        <w:rPr>
          <w:rFonts w:ascii="Times New Roman" w:hAnsi="Times New Roman" w:cs="Times New Roman"/>
        </w:rPr>
      </w:pPr>
      <w:r>
        <w:rPr>
          <w:rFonts w:ascii="Times New Roman" w:hAnsi="Times New Roman" w:cs="Times New Roman"/>
        </w:rPr>
        <w:tab/>
        <w:t xml:space="preserve">The second button is responsible for viewing the file containing the generated student record. It launches a file browser </w:t>
      </w:r>
      <w:r w:rsidR="00722DF7">
        <w:rPr>
          <w:rFonts w:ascii="Times New Roman" w:hAnsi="Times New Roman" w:cs="Times New Roman"/>
        </w:rPr>
        <w:t xml:space="preserve">that can open a student’s generated file and displays it on a form identical to the one displayed in the create record form, except all the fields disallow editing and are in a read only mode. </w:t>
      </w:r>
    </w:p>
    <w:p w14:paraId="7807E198" w14:textId="12739AED" w:rsidR="00423BFE" w:rsidRDefault="00423BFE" w:rsidP="001C3331">
      <w:pPr>
        <w:spacing w:line="480" w:lineRule="auto"/>
        <w:rPr>
          <w:rFonts w:ascii="Times New Roman" w:hAnsi="Times New Roman" w:cs="Times New Roman"/>
        </w:rPr>
      </w:pPr>
      <w:r>
        <w:rPr>
          <w:rFonts w:ascii="Times New Roman" w:hAnsi="Times New Roman" w:cs="Times New Roman"/>
        </w:rPr>
        <w:tab/>
        <w:t xml:space="preserve">The third form launches a form that behaves in the same manner as the previous button except that it adds an additional button on the form that will insert the student </w:t>
      </w:r>
      <w:r>
        <w:rPr>
          <w:rFonts w:ascii="Times New Roman" w:hAnsi="Times New Roman" w:cs="Times New Roman"/>
        </w:rPr>
        <w:lastRenderedPageBreak/>
        <w:t xml:space="preserve">record into the database. </w:t>
      </w:r>
      <w:r w:rsidR="009D56A7">
        <w:rPr>
          <w:rFonts w:ascii="Times New Roman" w:hAnsi="Times New Roman" w:cs="Times New Roman"/>
        </w:rPr>
        <w:t xml:space="preserve">When the add button is clicked, the student file is loaded </w:t>
      </w:r>
      <w:r w:rsidR="00E46B9D">
        <w:rPr>
          <w:rFonts w:ascii="Times New Roman" w:hAnsi="Times New Roman" w:cs="Times New Roman"/>
        </w:rPr>
        <w:t xml:space="preserve">converted into a BasicStudent object, which is then serialized into a JSON string. The JSON string is added to an HttpWebRequest object which contains the URL of the second Azure Function and is then transmitted. The second Azure Function is responsible for receiving a student record and adding it to the database. </w:t>
      </w:r>
      <w:r w:rsidR="00867C3C">
        <w:rPr>
          <w:rFonts w:ascii="Times New Roman" w:hAnsi="Times New Roman" w:cs="Times New Roman"/>
        </w:rPr>
        <w:t xml:space="preserve">Once the Azure Function receives the request, it parses the request body and deserializes the student information into a BasicStudent object. There is a CosmosConnector object that is created, that will be utilized to access the database. The connector runs a function that will create a database called StudentDatabase if it does not exist. Secondly, it will create a table called StudentRecords if it was previously not created. A request is made to the database to retrieve the last inserted record. If the last record </w:t>
      </w:r>
      <w:r w:rsidR="00B94D13">
        <w:rPr>
          <w:rFonts w:ascii="Times New Roman" w:hAnsi="Times New Roman" w:cs="Times New Roman"/>
        </w:rPr>
        <w:t xml:space="preserve">yielded a non-existent value, then a genesis student record is inserted. In blockchains, a genesis block or node is the very first block in the blockchain </w:t>
      </w:r>
      <w:r w:rsidR="00B94D13">
        <w:rPr>
          <w:rFonts w:ascii="Times New Roman" w:hAnsi="Times New Roman" w:cs="Times New Roman"/>
        </w:rPr>
        <w:fldChar w:fldCharType="begin"/>
      </w:r>
      <w:r w:rsidR="00B94D13">
        <w:rPr>
          <w:rFonts w:ascii="Times New Roman" w:hAnsi="Times New Roman" w:cs="Times New Roman"/>
        </w:rPr>
        <w:instrText xml:space="preserve"> ADDIN ZOTERO_ITEM CSL_CITATION {"citationID":"y57syTsM","properties":{"formattedCitation":"[30]","plainCitation":"[30]","noteIndex":0},"citationItems":[{"id":75,"uris":["http://zotero.org/users/local/HTl2aVBo/items/LZVP44QS"],"uri":["http://zotero.org/users/local/HTl2aVBo/items/LZVP44QS"],"itemData":{"id":75,"type":"webpage","title":"Genesis block - Bitcoin Wiki","URL":"https://en.bitcoin.it/wiki/Genesis_block","accessed":{"date-parts":[["2019",7,23]]}}}],"schema":"https://github.com/citation-style-language/schema/raw/master/csl-citation.json"} </w:instrText>
      </w:r>
      <w:r w:rsidR="00B94D13">
        <w:rPr>
          <w:rFonts w:ascii="Times New Roman" w:hAnsi="Times New Roman" w:cs="Times New Roman"/>
        </w:rPr>
        <w:fldChar w:fldCharType="separate"/>
      </w:r>
      <w:r w:rsidR="00B94D13">
        <w:rPr>
          <w:rFonts w:ascii="Times New Roman" w:hAnsi="Times New Roman" w:cs="Times New Roman"/>
          <w:noProof/>
        </w:rPr>
        <w:t>[30]</w:t>
      </w:r>
      <w:r w:rsidR="00B94D13">
        <w:rPr>
          <w:rFonts w:ascii="Times New Roman" w:hAnsi="Times New Roman" w:cs="Times New Roman"/>
        </w:rPr>
        <w:fldChar w:fldCharType="end"/>
      </w:r>
      <w:r w:rsidR="00B94D13">
        <w:rPr>
          <w:rFonts w:ascii="Times New Roman" w:hAnsi="Times New Roman" w:cs="Times New Roman"/>
        </w:rPr>
        <w:t>. The genesis node is generally hardcoded because it does not reference a previous node. For this project, the genesis block is a student record for the school mascot Matty the Matador. The next step involves expanding the BasicStudent object into a FullStudent object. FullStudent contains all the fields from the BasicStudent and adds additional fields such as: record id number, hash of previous record, current node’s hash, salt value, and the hash of the previous record as a FullStudent object.</w:t>
      </w:r>
      <w:r w:rsidR="00AA4354">
        <w:rPr>
          <w:rFonts w:ascii="Times New Roman" w:hAnsi="Times New Roman" w:cs="Times New Roman"/>
        </w:rPr>
        <w:t xml:space="preserve"> There was a utility class ca</w:t>
      </w:r>
      <w:r w:rsidR="00F84D21">
        <w:rPr>
          <w:rFonts w:ascii="Times New Roman" w:hAnsi="Times New Roman" w:cs="Times New Roman"/>
        </w:rPr>
        <w:t xml:space="preserve">lled Hash which is responsible for generating hashes, and salt values. The Hash class also has overloaded functions which can generate the hash and salt values using SHA-512 or Bcrypt hashing algorithms. </w:t>
      </w:r>
      <w:r w:rsidR="0051309D">
        <w:rPr>
          <w:rFonts w:ascii="Times New Roman" w:hAnsi="Times New Roman" w:cs="Times New Roman"/>
        </w:rPr>
        <w:t xml:space="preserve">To calculate the previous node’s hash for the genesis student, </w:t>
      </w:r>
      <w:r w:rsidR="00A10B2D">
        <w:rPr>
          <w:rFonts w:ascii="Times New Roman" w:hAnsi="Times New Roman" w:cs="Times New Roman"/>
        </w:rPr>
        <w:t>a</w:t>
      </w:r>
      <w:r w:rsidR="0051309D">
        <w:rPr>
          <w:rFonts w:ascii="Times New Roman" w:hAnsi="Times New Roman" w:cs="Times New Roman"/>
        </w:rPr>
        <w:t xml:space="preserve"> string with the text “test” was used. </w:t>
      </w:r>
      <w:r w:rsidR="00A10B2D">
        <w:rPr>
          <w:rFonts w:ascii="Times New Roman" w:hAnsi="Times New Roman" w:cs="Times New Roman"/>
        </w:rPr>
        <w:t xml:space="preserve">To calculate the hash of the current node, the FullStudent node is converted to a JSON string and the string’s hash is </w:t>
      </w:r>
      <w:r w:rsidR="00A10B2D">
        <w:rPr>
          <w:rFonts w:ascii="Times New Roman" w:hAnsi="Times New Roman" w:cs="Times New Roman"/>
        </w:rPr>
        <w:lastRenderedPageBreak/>
        <w:t xml:space="preserve">calculated. In earlier testing, the FullStudent was converted to a byte array and hash was taken of that byte array; however, it was discovered that there were some instances where the byte array different on subsequent runs due to the way some systems handled memory allocation. The genesis student’s final hash value is calculated by concatenating the initial hash with the hash of the random salt value. A utility class called StudentMapper provides the ability to map BasicStudent into FullStudent and vice versa. StudentMapper was used to get the FullStudent object representing the genesis block. The FullStudent object representing the genesis block is then passed into the connector </w:t>
      </w:r>
      <w:r w:rsidR="006850AA">
        <w:rPr>
          <w:rFonts w:ascii="Times New Roman" w:hAnsi="Times New Roman" w:cs="Times New Roman"/>
        </w:rPr>
        <w:t>function</w:t>
      </w:r>
      <w:r w:rsidR="00A10B2D">
        <w:rPr>
          <w:rFonts w:ascii="Times New Roman" w:hAnsi="Times New Roman" w:cs="Times New Roman"/>
        </w:rPr>
        <w:t xml:space="preserve"> responsible for </w:t>
      </w:r>
      <w:r w:rsidR="006850AA">
        <w:rPr>
          <w:rFonts w:ascii="Times New Roman" w:hAnsi="Times New Roman" w:cs="Times New Roman"/>
        </w:rPr>
        <w:t>inserting the record into the database. Once the genesis block is inserted, the current student full object is constructed and inserted in the same manner as the genesis block. If the student was successfully inserted, a success method is returned to the add student form in the utility tool; otherwise, a failure response is returned.</w:t>
      </w:r>
      <w:r w:rsidR="009C15CA">
        <w:rPr>
          <w:rFonts w:ascii="Times New Roman" w:hAnsi="Times New Roman" w:cs="Times New Roman"/>
        </w:rPr>
        <w:t xml:space="preserve"> </w:t>
      </w:r>
    </w:p>
    <w:p w14:paraId="780B205B" w14:textId="71FD6AC1" w:rsidR="009C15CA" w:rsidRDefault="009C15CA" w:rsidP="001C3331">
      <w:pPr>
        <w:spacing w:line="480" w:lineRule="auto"/>
        <w:rPr>
          <w:rFonts w:ascii="Times New Roman" w:hAnsi="Times New Roman" w:cs="Times New Roman"/>
        </w:rPr>
      </w:pPr>
      <w:r>
        <w:rPr>
          <w:rFonts w:ascii="Times New Roman" w:hAnsi="Times New Roman" w:cs="Times New Roman"/>
        </w:rPr>
        <w:tab/>
      </w:r>
      <w:r w:rsidR="00E47EC5">
        <w:rPr>
          <w:rFonts w:ascii="Times New Roman" w:hAnsi="Times New Roman" w:cs="Times New Roman"/>
        </w:rPr>
        <w:t xml:space="preserve">In the utility tool, there are two service forms that were created in order to aid the administrator. The first form takes the full name of the student and returns the FullStudent object representing the student record. The record is then also mapped to a BasicStudent object and the JSON representation of both the FullStudent and the BasicStudent objects are displayed on separate multiline textboxes. The intention of this form was the let the administrator view the data representing the given student </w:t>
      </w:r>
      <w:r w:rsidR="00C82357">
        <w:rPr>
          <w:rFonts w:ascii="Times New Roman" w:hAnsi="Times New Roman" w:cs="Times New Roman"/>
        </w:rPr>
        <w:t xml:space="preserve">similar to the way the data is represented and shown in the Cosmos database explorer. </w:t>
      </w:r>
      <w:r w:rsidR="0052411A">
        <w:rPr>
          <w:rFonts w:ascii="Times New Roman" w:hAnsi="Times New Roman" w:cs="Times New Roman"/>
        </w:rPr>
        <w:t xml:space="preserve">The second of these utility forms is one that takes in some input string and will generate the inputs hash string based on the options of SHA-512 or Bcrypt and various different worker values. When both forms are used in tandem with each other, they allow the </w:t>
      </w:r>
      <w:r w:rsidR="004E3505">
        <w:rPr>
          <w:rFonts w:ascii="Times New Roman" w:hAnsi="Times New Roman" w:cs="Times New Roman"/>
        </w:rPr>
        <w:t>user</w:t>
      </w:r>
      <w:r w:rsidR="0052411A">
        <w:rPr>
          <w:rFonts w:ascii="Times New Roman" w:hAnsi="Times New Roman" w:cs="Times New Roman"/>
        </w:rPr>
        <w:t xml:space="preserve"> </w:t>
      </w:r>
      <w:r w:rsidR="004E3505">
        <w:rPr>
          <w:rFonts w:ascii="Times New Roman" w:hAnsi="Times New Roman" w:cs="Times New Roman"/>
        </w:rPr>
        <w:t>to debug the chain of student records in a quick and efficient manner.</w:t>
      </w:r>
    </w:p>
    <w:p w14:paraId="21F55F2F" w14:textId="535F8D1A" w:rsidR="003A2AA3" w:rsidRPr="00E7529D" w:rsidRDefault="003A2AA3" w:rsidP="001C3331">
      <w:pPr>
        <w:spacing w:line="480" w:lineRule="auto"/>
        <w:rPr>
          <w:rFonts w:ascii="Times New Roman" w:hAnsi="Times New Roman" w:cs="Times New Roman"/>
        </w:rPr>
      </w:pPr>
      <w:r>
        <w:rPr>
          <w:rFonts w:ascii="Times New Roman" w:hAnsi="Times New Roman" w:cs="Times New Roman"/>
        </w:rPr>
        <w:lastRenderedPageBreak/>
        <w:tab/>
        <w:t>The last functionality of the Student Utility Tools involves its ability to verify and validate the chain of student records.</w:t>
      </w:r>
      <w:bookmarkStart w:id="0" w:name="_GoBack"/>
      <w:bookmarkEnd w:id="0"/>
    </w:p>
    <w:p w14:paraId="1CD894C5" w14:textId="3BD0188B" w:rsidR="00C75FDA" w:rsidRDefault="00C75FDA" w:rsidP="001C3331">
      <w:pPr>
        <w:spacing w:line="480" w:lineRule="auto"/>
        <w:rPr>
          <w:rFonts w:ascii="Times New Roman" w:hAnsi="Times New Roman" w:cs="Times New Roman"/>
          <w:b/>
          <w:bCs/>
        </w:rPr>
      </w:pPr>
    </w:p>
    <w:p w14:paraId="394A5135" w14:textId="731A2762" w:rsidR="00C75FDA" w:rsidRDefault="00C75FDA" w:rsidP="001C3331">
      <w:pPr>
        <w:spacing w:line="480" w:lineRule="auto"/>
        <w:rPr>
          <w:rFonts w:ascii="Times New Roman" w:hAnsi="Times New Roman" w:cs="Times New Roman"/>
          <w:b/>
          <w:bCs/>
        </w:rPr>
      </w:pPr>
    </w:p>
    <w:p w14:paraId="4D65BF3B" w14:textId="5366122C" w:rsidR="00C75FDA" w:rsidRDefault="00C75FDA" w:rsidP="001C3331">
      <w:pPr>
        <w:spacing w:line="480" w:lineRule="auto"/>
        <w:rPr>
          <w:rFonts w:ascii="Times New Roman" w:hAnsi="Times New Roman" w:cs="Times New Roman"/>
          <w:b/>
          <w:bCs/>
        </w:rPr>
      </w:pPr>
    </w:p>
    <w:p w14:paraId="0DD416BA" w14:textId="1C7890E6" w:rsidR="00C75FDA" w:rsidRDefault="00C75FDA" w:rsidP="001C3331">
      <w:pPr>
        <w:spacing w:line="480" w:lineRule="auto"/>
        <w:rPr>
          <w:rFonts w:ascii="Times New Roman" w:hAnsi="Times New Roman" w:cs="Times New Roman"/>
          <w:b/>
          <w:bCs/>
        </w:rPr>
      </w:pPr>
    </w:p>
    <w:p w14:paraId="585B8B4A" w14:textId="4AFB7784" w:rsidR="00C75FDA" w:rsidRDefault="00C75FDA" w:rsidP="001C3331">
      <w:pPr>
        <w:spacing w:line="480" w:lineRule="auto"/>
        <w:rPr>
          <w:rFonts w:ascii="Times New Roman" w:hAnsi="Times New Roman" w:cs="Times New Roman"/>
          <w:b/>
          <w:bCs/>
        </w:rPr>
      </w:pPr>
    </w:p>
    <w:p w14:paraId="2C24D06E" w14:textId="1B5CDEC2" w:rsidR="00C75FDA" w:rsidRDefault="00C75FDA" w:rsidP="001C3331">
      <w:pPr>
        <w:spacing w:line="480" w:lineRule="auto"/>
        <w:rPr>
          <w:rFonts w:ascii="Times New Roman" w:hAnsi="Times New Roman" w:cs="Times New Roman"/>
          <w:b/>
          <w:bCs/>
        </w:rPr>
      </w:pPr>
    </w:p>
    <w:p w14:paraId="54DA874D" w14:textId="5E85721B" w:rsidR="00C75FDA" w:rsidRDefault="00C75FDA" w:rsidP="001C3331">
      <w:pPr>
        <w:spacing w:line="480" w:lineRule="auto"/>
        <w:rPr>
          <w:rFonts w:ascii="Times New Roman" w:hAnsi="Times New Roman" w:cs="Times New Roman"/>
          <w:b/>
          <w:bCs/>
        </w:rPr>
      </w:pPr>
    </w:p>
    <w:p w14:paraId="40776D8B" w14:textId="40B25160" w:rsidR="00C75FDA" w:rsidRDefault="00C75FDA" w:rsidP="001C3331">
      <w:pPr>
        <w:spacing w:line="480" w:lineRule="auto"/>
        <w:rPr>
          <w:rFonts w:ascii="Times New Roman" w:hAnsi="Times New Roman" w:cs="Times New Roman"/>
          <w:b/>
          <w:bCs/>
        </w:rPr>
      </w:pPr>
    </w:p>
    <w:p w14:paraId="13E8AE96" w14:textId="607E7ABF" w:rsidR="00C75FDA" w:rsidRDefault="00C75FDA" w:rsidP="001C3331">
      <w:pPr>
        <w:spacing w:line="480" w:lineRule="auto"/>
        <w:rPr>
          <w:rFonts w:ascii="Times New Roman" w:hAnsi="Times New Roman" w:cs="Times New Roman"/>
          <w:b/>
          <w:bCs/>
        </w:rPr>
      </w:pPr>
    </w:p>
    <w:p w14:paraId="6F37CB73" w14:textId="4A84E15B" w:rsidR="00C75FDA" w:rsidRDefault="00C75FDA" w:rsidP="001C3331">
      <w:pPr>
        <w:spacing w:line="480" w:lineRule="auto"/>
        <w:rPr>
          <w:rFonts w:ascii="Times New Roman" w:hAnsi="Times New Roman" w:cs="Times New Roman"/>
          <w:b/>
          <w:bCs/>
        </w:rPr>
      </w:pPr>
    </w:p>
    <w:p w14:paraId="66C62D28" w14:textId="5BBF5436" w:rsidR="00C75FDA" w:rsidRDefault="00C75FDA" w:rsidP="001C3331">
      <w:pPr>
        <w:spacing w:line="480" w:lineRule="auto"/>
        <w:rPr>
          <w:rFonts w:ascii="Times New Roman" w:hAnsi="Times New Roman" w:cs="Times New Roman"/>
          <w:b/>
          <w:bCs/>
        </w:rPr>
      </w:pPr>
    </w:p>
    <w:p w14:paraId="560E7F0C" w14:textId="052CCAA0" w:rsidR="00C75FDA" w:rsidRDefault="00C75FDA" w:rsidP="001C3331">
      <w:pPr>
        <w:spacing w:line="480" w:lineRule="auto"/>
        <w:rPr>
          <w:rFonts w:ascii="Times New Roman" w:hAnsi="Times New Roman" w:cs="Times New Roman"/>
          <w:b/>
          <w:bCs/>
        </w:rPr>
      </w:pPr>
    </w:p>
    <w:p w14:paraId="226618BE" w14:textId="77777777" w:rsidR="00C75FDA" w:rsidRDefault="00C75FDA" w:rsidP="001C3331">
      <w:pPr>
        <w:spacing w:line="480" w:lineRule="auto"/>
        <w:rPr>
          <w:rFonts w:ascii="Times New Roman" w:hAnsi="Times New Roman" w:cs="Times New Roman"/>
          <w:b/>
          <w:bCs/>
        </w:rPr>
      </w:pPr>
    </w:p>
    <w:p w14:paraId="42EA6A35" w14:textId="77777777" w:rsidR="009313C8" w:rsidRPr="009313C8" w:rsidRDefault="009313C8" w:rsidP="001C3331">
      <w:pPr>
        <w:spacing w:line="480" w:lineRule="auto"/>
        <w:rPr>
          <w:rFonts w:ascii="Times New Roman" w:hAnsi="Times New Roman" w:cs="Times New Roman"/>
          <w:b/>
          <w:bCs/>
        </w:rPr>
      </w:pPr>
    </w:p>
    <w:p w14:paraId="53D22650" w14:textId="77777777" w:rsidR="00D571B3" w:rsidRPr="00D571B3" w:rsidRDefault="00D571B3" w:rsidP="001C3331">
      <w:pPr>
        <w:spacing w:line="480" w:lineRule="auto"/>
        <w:rPr>
          <w:rFonts w:ascii="Times New Roman" w:hAnsi="Times New Roman" w:cs="Times New Roman"/>
          <w:b/>
          <w:bCs/>
        </w:rPr>
      </w:pPr>
    </w:p>
    <w:p w14:paraId="5C4291B9" w14:textId="492AA17C" w:rsidR="00AC500F" w:rsidRPr="00452E79" w:rsidRDefault="00AB3F99" w:rsidP="001C3331">
      <w:pPr>
        <w:spacing w:line="480" w:lineRule="auto"/>
        <w:rPr>
          <w:rFonts w:ascii="Times New Roman" w:hAnsi="Times New Roman" w:cs="Times New Roman"/>
        </w:rPr>
      </w:pPr>
      <w:r>
        <w:rPr>
          <w:rFonts w:ascii="Times New Roman" w:hAnsi="Times New Roman" w:cs="Times New Roman"/>
        </w:rPr>
        <w:tab/>
      </w:r>
      <w:r w:rsidR="00AC500F">
        <w:rPr>
          <w:rFonts w:ascii="Times New Roman" w:hAnsi="Times New Roman" w:cs="Times New Roman"/>
        </w:rPr>
        <w:tab/>
      </w: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58FF8695" w14:textId="77777777" w:rsidR="00B94D13" w:rsidRPr="00B94D13" w:rsidRDefault="00D8266E" w:rsidP="00B94D1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B94D13" w:rsidRPr="00B94D13">
        <w:rPr>
          <w:rFonts w:ascii="Times New Roman" w:hAnsi="Times New Roman" w:cs="Times New Roman"/>
        </w:rPr>
        <w:t>[1]</w:t>
      </w:r>
      <w:r w:rsidR="00B94D13" w:rsidRPr="00B94D13">
        <w:rPr>
          <w:rFonts w:ascii="Times New Roman" w:hAnsi="Times New Roman" w:cs="Times New Roman"/>
        </w:rPr>
        <w:tab/>
        <w:t xml:space="preserve">A. © C. S. University, N. 18111 N. Street, Northridge, and C. 91330 P.-1200 / C. Us, “Transcripts and Diplomas,” </w:t>
      </w:r>
      <w:r w:rsidR="00B94D13" w:rsidRPr="00B94D13">
        <w:rPr>
          <w:rFonts w:ascii="Times New Roman" w:hAnsi="Times New Roman" w:cs="Times New Roman"/>
          <w:i/>
          <w:iCs/>
        </w:rPr>
        <w:t>California State University, Northridge</w:t>
      </w:r>
      <w:r w:rsidR="00B94D13" w:rsidRPr="00B94D13">
        <w:rPr>
          <w:rFonts w:ascii="Times New Roman" w:hAnsi="Times New Roman" w:cs="Times New Roman"/>
        </w:rPr>
        <w:t xml:space="preserve">, 08-Jul-2013. </w:t>
      </w:r>
      <w:r w:rsidR="00B94D13" w:rsidRPr="00B94D13">
        <w:rPr>
          <w:rFonts w:ascii="Times New Roman" w:hAnsi="Times New Roman" w:cs="Times New Roman"/>
        </w:rPr>
        <w:lastRenderedPageBreak/>
        <w:t>[Online]. Available: https://www.csun.edu/alumni/transcripts-and-diplomas. [Accessed: 10-Jun-2019].</w:t>
      </w:r>
    </w:p>
    <w:p w14:paraId="5DDAF55E"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w:t>
      </w:r>
      <w:r w:rsidRPr="00B94D13">
        <w:rPr>
          <w:rFonts w:ascii="Times New Roman" w:hAnsi="Times New Roman" w:cs="Times New Roman"/>
        </w:rPr>
        <w:tab/>
        <w:t xml:space="preserve">M. Fowler, “Serverless Architectures,” </w:t>
      </w:r>
      <w:r w:rsidRPr="00B94D13">
        <w:rPr>
          <w:rFonts w:ascii="Times New Roman" w:hAnsi="Times New Roman" w:cs="Times New Roman"/>
          <w:i/>
          <w:iCs/>
        </w:rPr>
        <w:t>martinfowler.com</w:t>
      </w:r>
      <w:r w:rsidRPr="00B94D13">
        <w:rPr>
          <w:rFonts w:ascii="Times New Roman" w:hAnsi="Times New Roman" w:cs="Times New Roman"/>
        </w:rPr>
        <w:t>. [Online]. Available: https://martinfowler.com/articles/serverless.html. [Accessed: 10-Jun-2019].</w:t>
      </w:r>
    </w:p>
    <w:p w14:paraId="3403FEED"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3]</w:t>
      </w:r>
      <w:r w:rsidRPr="00B94D13">
        <w:rPr>
          <w:rFonts w:ascii="Times New Roman" w:hAnsi="Times New Roman" w:cs="Times New Roman"/>
        </w:rPr>
        <w:tab/>
        <w:t xml:space="preserve">F. Bashir, “What is Serverless Architecture? What are its Pros and </w:t>
      </w:r>
      <w:proofErr w:type="gramStart"/>
      <w:r w:rsidRPr="00B94D13">
        <w:rPr>
          <w:rFonts w:ascii="Times New Roman" w:hAnsi="Times New Roman" w:cs="Times New Roman"/>
        </w:rPr>
        <w:t>Cons?,</w:t>
      </w:r>
      <w:proofErr w:type="gramEnd"/>
      <w:r w:rsidRPr="00B94D13">
        <w:rPr>
          <w:rFonts w:ascii="Times New Roman" w:hAnsi="Times New Roman" w:cs="Times New Roman"/>
        </w:rPr>
        <w:t xml:space="preserve">” </w:t>
      </w:r>
      <w:r w:rsidRPr="00B94D13">
        <w:rPr>
          <w:rFonts w:ascii="Times New Roman" w:hAnsi="Times New Roman" w:cs="Times New Roman"/>
          <w:i/>
          <w:iCs/>
        </w:rPr>
        <w:t>Hacker Noon</w:t>
      </w:r>
      <w:r w:rsidRPr="00B94D13">
        <w:rPr>
          <w:rFonts w:ascii="Times New Roman" w:hAnsi="Times New Roman" w:cs="Times New Roman"/>
        </w:rPr>
        <w:t>, 28-May-2018. [Online]. Available: https://hackernoon.com/what-is-serverless-architecture-what-are-its-pros-and-cons-cc4b804022e9. [Accessed: 10-Jun-2019].</w:t>
      </w:r>
    </w:p>
    <w:p w14:paraId="18579388"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4]</w:t>
      </w:r>
      <w:r w:rsidRPr="00B94D13">
        <w:rPr>
          <w:rFonts w:ascii="Times New Roman" w:hAnsi="Times New Roman" w:cs="Times New Roman"/>
        </w:rPr>
        <w:tab/>
        <w:t xml:space="preserve">M. </w:t>
      </w:r>
      <w:proofErr w:type="spellStart"/>
      <w:r w:rsidRPr="00B94D13">
        <w:rPr>
          <w:rFonts w:ascii="Times New Roman" w:hAnsi="Times New Roman" w:cs="Times New Roman"/>
        </w:rPr>
        <w:t>Nofer</w:t>
      </w:r>
      <w:proofErr w:type="spellEnd"/>
      <w:r w:rsidRPr="00B94D13">
        <w:rPr>
          <w:rFonts w:ascii="Times New Roman" w:hAnsi="Times New Roman" w:cs="Times New Roman"/>
        </w:rPr>
        <w:t xml:space="preserve">, P. </w:t>
      </w:r>
      <w:proofErr w:type="spellStart"/>
      <w:r w:rsidRPr="00B94D13">
        <w:rPr>
          <w:rFonts w:ascii="Times New Roman" w:hAnsi="Times New Roman" w:cs="Times New Roman"/>
        </w:rPr>
        <w:t>Gomber</w:t>
      </w:r>
      <w:proofErr w:type="spellEnd"/>
      <w:r w:rsidRPr="00B94D13">
        <w:rPr>
          <w:rFonts w:ascii="Times New Roman" w:hAnsi="Times New Roman" w:cs="Times New Roman"/>
        </w:rPr>
        <w:t xml:space="preserve">, O. </w:t>
      </w:r>
      <w:proofErr w:type="spellStart"/>
      <w:r w:rsidRPr="00B94D13">
        <w:rPr>
          <w:rFonts w:ascii="Times New Roman" w:hAnsi="Times New Roman" w:cs="Times New Roman"/>
        </w:rPr>
        <w:t>Hinz</w:t>
      </w:r>
      <w:proofErr w:type="spellEnd"/>
      <w:r w:rsidRPr="00B94D13">
        <w:rPr>
          <w:rFonts w:ascii="Times New Roman" w:hAnsi="Times New Roman" w:cs="Times New Roman"/>
        </w:rPr>
        <w:t xml:space="preserve">, and D. </w:t>
      </w:r>
      <w:proofErr w:type="spellStart"/>
      <w:r w:rsidRPr="00B94D13">
        <w:rPr>
          <w:rFonts w:ascii="Times New Roman" w:hAnsi="Times New Roman" w:cs="Times New Roman"/>
        </w:rPr>
        <w:t>Schiereck</w:t>
      </w:r>
      <w:proofErr w:type="spellEnd"/>
      <w:r w:rsidRPr="00B94D13">
        <w:rPr>
          <w:rFonts w:ascii="Times New Roman" w:hAnsi="Times New Roman" w:cs="Times New Roman"/>
        </w:rPr>
        <w:t xml:space="preserve">, “Blockchain,” </w:t>
      </w:r>
      <w:r w:rsidRPr="00B94D13">
        <w:rPr>
          <w:rFonts w:ascii="Times New Roman" w:hAnsi="Times New Roman" w:cs="Times New Roman"/>
          <w:i/>
          <w:iCs/>
        </w:rPr>
        <w:t>Bus. Inf. Syst. Eng.</w:t>
      </w:r>
      <w:r w:rsidRPr="00B94D13">
        <w:rPr>
          <w:rFonts w:ascii="Times New Roman" w:hAnsi="Times New Roman" w:cs="Times New Roman"/>
        </w:rPr>
        <w:t>, vol. 59, no. 3, pp. 183–187, Jun. 2017.</w:t>
      </w:r>
    </w:p>
    <w:p w14:paraId="72C37C2E"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5]</w:t>
      </w:r>
      <w:r w:rsidRPr="00B94D13">
        <w:rPr>
          <w:rFonts w:ascii="Times New Roman" w:hAnsi="Times New Roman" w:cs="Times New Roman"/>
        </w:rPr>
        <w:tab/>
        <w:t xml:space="preserve">“Blockchain explained,” </w:t>
      </w:r>
      <w:r w:rsidRPr="00B94D13">
        <w:rPr>
          <w:rFonts w:ascii="Times New Roman" w:hAnsi="Times New Roman" w:cs="Times New Roman"/>
          <w:i/>
          <w:iCs/>
        </w:rPr>
        <w:t>Reuters</w:t>
      </w:r>
      <w:r w:rsidRPr="00B94D13">
        <w:rPr>
          <w:rFonts w:ascii="Times New Roman" w:hAnsi="Times New Roman" w:cs="Times New Roman"/>
        </w:rPr>
        <w:t>. [Online]. Available: http://graphics.reuters.com/TECHNOLOGY-BLOCKCHAIN/010070P11GN/index.html. [Accessed: 10-Jun-2019].</w:t>
      </w:r>
    </w:p>
    <w:p w14:paraId="507FDE41"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6]</w:t>
      </w:r>
      <w:r w:rsidRPr="00B94D13">
        <w:rPr>
          <w:rFonts w:ascii="Times New Roman" w:hAnsi="Times New Roman" w:cs="Times New Roman"/>
        </w:rPr>
        <w:tab/>
        <w:t xml:space="preserve">S. W. 10 O. March, “Blockchain for Student Records,” </w:t>
      </w:r>
      <w:r w:rsidRPr="00B94D13">
        <w:rPr>
          <w:rFonts w:ascii="Times New Roman" w:hAnsi="Times New Roman" w:cs="Times New Roman"/>
          <w:i/>
          <w:iCs/>
        </w:rPr>
        <w:t>Bold Business</w:t>
      </w:r>
      <w:r w:rsidRPr="00B94D13">
        <w:rPr>
          <w:rFonts w:ascii="Times New Roman" w:hAnsi="Times New Roman" w:cs="Times New Roman"/>
        </w:rPr>
        <w:t>, 10-Oct-2017</w:t>
      </w:r>
      <w:proofErr w:type="gramStart"/>
      <w:r w:rsidRPr="00B94D13">
        <w:rPr>
          <w:rFonts w:ascii="Times New Roman" w:hAnsi="Times New Roman" w:cs="Times New Roman"/>
        </w:rPr>
        <w:t>. .</w:t>
      </w:r>
      <w:proofErr w:type="gramEnd"/>
    </w:p>
    <w:p w14:paraId="547E5308"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7]</w:t>
      </w:r>
      <w:r w:rsidRPr="00B94D13">
        <w:rPr>
          <w:rFonts w:ascii="Times New Roman" w:hAnsi="Times New Roman" w:cs="Times New Roman"/>
        </w:rPr>
        <w:tab/>
        <w:t xml:space="preserve">“IBM unveils Blockchain as a Service based on open source Hyperledger Fabric technology,” </w:t>
      </w:r>
      <w:r w:rsidRPr="00B94D13">
        <w:rPr>
          <w:rFonts w:ascii="Times New Roman" w:hAnsi="Times New Roman" w:cs="Times New Roman"/>
          <w:i/>
          <w:iCs/>
        </w:rPr>
        <w:t>TechCrunch</w:t>
      </w:r>
      <w:proofErr w:type="gramStart"/>
      <w:r w:rsidRPr="00B94D13">
        <w:rPr>
          <w:rFonts w:ascii="Times New Roman" w:hAnsi="Times New Roman" w:cs="Times New Roman"/>
        </w:rPr>
        <w:t>. .</w:t>
      </w:r>
      <w:proofErr w:type="gramEnd"/>
    </w:p>
    <w:p w14:paraId="0D443792"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8]</w:t>
      </w:r>
      <w:r w:rsidRPr="00B94D13">
        <w:rPr>
          <w:rFonts w:ascii="Times New Roman" w:hAnsi="Times New Roman" w:cs="Times New Roman"/>
        </w:rPr>
        <w:tab/>
        <w:t xml:space="preserve">“About,” </w:t>
      </w:r>
      <w:r w:rsidRPr="00B94D13">
        <w:rPr>
          <w:rFonts w:ascii="Times New Roman" w:hAnsi="Times New Roman" w:cs="Times New Roman"/>
          <w:i/>
          <w:iCs/>
        </w:rPr>
        <w:t>Learning Machine</w:t>
      </w:r>
      <w:r w:rsidRPr="00B94D13">
        <w:rPr>
          <w:rFonts w:ascii="Times New Roman" w:hAnsi="Times New Roman" w:cs="Times New Roman"/>
        </w:rPr>
        <w:t>. [Online]. Available: https://www.learningmachine.com/about. [Accessed: 23-Jun-2019].</w:t>
      </w:r>
    </w:p>
    <w:p w14:paraId="0D149177"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9]</w:t>
      </w:r>
      <w:r w:rsidRPr="00B94D13">
        <w:rPr>
          <w:rFonts w:ascii="Times New Roman" w:hAnsi="Times New Roman" w:cs="Times New Roman"/>
        </w:rPr>
        <w:tab/>
        <w:t xml:space="preserve">M. </w:t>
      </w:r>
      <w:proofErr w:type="spellStart"/>
      <w:r w:rsidRPr="00B94D13">
        <w:rPr>
          <w:rFonts w:ascii="Times New Roman" w:hAnsi="Times New Roman" w:cs="Times New Roman"/>
        </w:rPr>
        <w:t>Techlabs</w:t>
      </w:r>
      <w:proofErr w:type="spellEnd"/>
      <w:r w:rsidRPr="00B94D13">
        <w:rPr>
          <w:rFonts w:ascii="Times New Roman" w:hAnsi="Times New Roman" w:cs="Times New Roman"/>
        </w:rPr>
        <w:t xml:space="preserve">, “What is Serverless Architecture? What are its criticisms and </w:t>
      </w:r>
      <w:proofErr w:type="gramStart"/>
      <w:r w:rsidRPr="00B94D13">
        <w:rPr>
          <w:rFonts w:ascii="Times New Roman" w:hAnsi="Times New Roman" w:cs="Times New Roman"/>
        </w:rPr>
        <w:t>drawbacks?,</w:t>
      </w:r>
      <w:proofErr w:type="gramEnd"/>
      <w:r w:rsidRPr="00B94D13">
        <w:rPr>
          <w:rFonts w:ascii="Times New Roman" w:hAnsi="Times New Roman" w:cs="Times New Roman"/>
        </w:rPr>
        <w:t xml:space="preserve">” </w:t>
      </w:r>
      <w:r w:rsidRPr="00B94D13">
        <w:rPr>
          <w:rFonts w:ascii="Times New Roman" w:hAnsi="Times New Roman" w:cs="Times New Roman"/>
          <w:i/>
          <w:iCs/>
        </w:rPr>
        <w:t>Medium</w:t>
      </w:r>
      <w:r w:rsidRPr="00B94D13">
        <w:rPr>
          <w:rFonts w:ascii="Times New Roman" w:hAnsi="Times New Roman" w:cs="Times New Roman"/>
        </w:rPr>
        <w:t>, 04-May-2017. .</w:t>
      </w:r>
    </w:p>
    <w:p w14:paraId="691D4943"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0]</w:t>
      </w:r>
      <w:r w:rsidRPr="00B94D13">
        <w:rPr>
          <w:rFonts w:ascii="Times New Roman" w:hAnsi="Times New Roman" w:cs="Times New Roman"/>
        </w:rPr>
        <w:tab/>
        <w:t xml:space="preserve">“Bare-metal server,” </w:t>
      </w:r>
      <w:r w:rsidRPr="00B94D13">
        <w:rPr>
          <w:rFonts w:ascii="Times New Roman" w:hAnsi="Times New Roman" w:cs="Times New Roman"/>
          <w:i/>
          <w:iCs/>
        </w:rPr>
        <w:t>Wikipedia</w:t>
      </w:r>
      <w:r w:rsidRPr="00B94D13">
        <w:rPr>
          <w:rFonts w:ascii="Times New Roman" w:hAnsi="Times New Roman" w:cs="Times New Roman"/>
        </w:rPr>
        <w:t>. 28-Mar-2019.</w:t>
      </w:r>
    </w:p>
    <w:p w14:paraId="239070AC"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1]</w:t>
      </w:r>
      <w:r w:rsidRPr="00B94D13">
        <w:rPr>
          <w:rFonts w:ascii="Times New Roman" w:hAnsi="Times New Roman" w:cs="Times New Roman"/>
        </w:rPr>
        <w:tab/>
        <w:t xml:space="preserve">“A brief history of serverless (or, how I learned to stop worrying and start loving the cloud),” </w:t>
      </w:r>
      <w:r w:rsidRPr="00B94D13">
        <w:rPr>
          <w:rFonts w:ascii="Times New Roman" w:hAnsi="Times New Roman" w:cs="Times New Roman"/>
          <w:i/>
          <w:iCs/>
        </w:rPr>
        <w:t>freeCodeCamp.org News</w:t>
      </w:r>
      <w:r w:rsidRPr="00B94D13">
        <w:rPr>
          <w:rFonts w:ascii="Times New Roman" w:hAnsi="Times New Roman" w:cs="Times New Roman"/>
        </w:rPr>
        <w:t>, 05-Apr-2018. [Online]. Available: https://www.freecodecamp.org/news/a-brief-history-of-serverless-or-how-i-learned-to-stop-worrying-and-start-loving-the-cloud-7e2fc633310d/. [Accessed: 24-Jun-2019].</w:t>
      </w:r>
    </w:p>
    <w:p w14:paraId="773F4E72"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2]</w:t>
      </w:r>
      <w:r w:rsidRPr="00B94D13">
        <w:rPr>
          <w:rFonts w:ascii="Times New Roman" w:hAnsi="Times New Roman" w:cs="Times New Roman"/>
        </w:rPr>
        <w:tab/>
        <w:t xml:space="preserve">May 26 and 2017, “Docker Downsides: Container Cons to Consider before Adopting Docker,” </w:t>
      </w:r>
      <w:r w:rsidRPr="00B94D13">
        <w:rPr>
          <w:rFonts w:ascii="Times New Roman" w:hAnsi="Times New Roman" w:cs="Times New Roman"/>
          <w:i/>
          <w:iCs/>
        </w:rPr>
        <w:t>Channel Futures</w:t>
      </w:r>
      <w:r w:rsidRPr="00B94D13">
        <w:rPr>
          <w:rFonts w:ascii="Times New Roman" w:hAnsi="Times New Roman" w:cs="Times New Roman"/>
        </w:rPr>
        <w:t>, 26-May-2017. [Online]. Available: https://www.channelfutures.com/open-source/docker-downsides-container-cons-to-consider-before-adopting-docker. [Accessed: 24-Jun-2019].</w:t>
      </w:r>
    </w:p>
    <w:p w14:paraId="52B1750E"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3]</w:t>
      </w:r>
      <w:r w:rsidRPr="00B94D13">
        <w:rPr>
          <w:rFonts w:ascii="Times New Roman" w:hAnsi="Times New Roman" w:cs="Times New Roman"/>
        </w:rPr>
        <w:tab/>
        <w:t>ggailey777, “Supported languages in Azure Functions.” [Online]. Available: https://docs.microsoft.com/en-us/azure/azure-functions/supported-languages. [Accessed: 26-Jun-2019].</w:t>
      </w:r>
    </w:p>
    <w:p w14:paraId="7CE48DD9"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4]</w:t>
      </w:r>
      <w:r w:rsidRPr="00B94D13">
        <w:rPr>
          <w:rFonts w:ascii="Times New Roman" w:hAnsi="Times New Roman" w:cs="Times New Roman"/>
        </w:rPr>
        <w:tab/>
        <w:t xml:space="preserve">“AWS Lambda – FAQs,” </w:t>
      </w:r>
      <w:r w:rsidRPr="00B94D13">
        <w:rPr>
          <w:rFonts w:ascii="Times New Roman" w:hAnsi="Times New Roman" w:cs="Times New Roman"/>
          <w:i/>
          <w:iCs/>
        </w:rPr>
        <w:t>Amazon Web Services, Inc.</w:t>
      </w:r>
      <w:r w:rsidRPr="00B94D13">
        <w:rPr>
          <w:rFonts w:ascii="Times New Roman" w:hAnsi="Times New Roman" w:cs="Times New Roman"/>
        </w:rPr>
        <w:t xml:space="preserve"> [Online]. Available: https://aws.amazon.com/lambda/faqs/. [Accessed: 26-Jun-2019].</w:t>
      </w:r>
    </w:p>
    <w:p w14:paraId="6722B005"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5]</w:t>
      </w:r>
      <w:r w:rsidRPr="00B94D13">
        <w:rPr>
          <w:rFonts w:ascii="Times New Roman" w:hAnsi="Times New Roman" w:cs="Times New Roman"/>
        </w:rPr>
        <w:tab/>
        <w:t>“HTTP Methods GET vs POST.” [Online]. Available: https://www.w3schools.com/tags/ref_httpmethods.asp. [Accessed: 26-Jun-2019].</w:t>
      </w:r>
    </w:p>
    <w:p w14:paraId="38C7A920"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6]</w:t>
      </w:r>
      <w:r w:rsidRPr="00B94D13">
        <w:rPr>
          <w:rFonts w:ascii="Times New Roman" w:hAnsi="Times New Roman" w:cs="Times New Roman"/>
        </w:rPr>
        <w:tab/>
        <w:t xml:space="preserve">E. </w:t>
      </w:r>
      <w:proofErr w:type="spellStart"/>
      <w:r w:rsidRPr="00B94D13">
        <w:rPr>
          <w:rFonts w:ascii="Times New Roman" w:hAnsi="Times New Roman" w:cs="Times New Roman"/>
        </w:rPr>
        <w:t>Geschwinde</w:t>
      </w:r>
      <w:proofErr w:type="spellEnd"/>
      <w:r w:rsidRPr="00B94D13">
        <w:rPr>
          <w:rFonts w:ascii="Times New Roman" w:hAnsi="Times New Roman" w:cs="Times New Roman"/>
        </w:rPr>
        <w:t xml:space="preserve"> and H.-J. </w:t>
      </w:r>
      <w:proofErr w:type="spellStart"/>
      <w:r w:rsidRPr="00B94D13">
        <w:rPr>
          <w:rFonts w:ascii="Times New Roman" w:hAnsi="Times New Roman" w:cs="Times New Roman"/>
        </w:rPr>
        <w:t>Schoenig</w:t>
      </w:r>
      <w:proofErr w:type="spellEnd"/>
      <w:r w:rsidRPr="00B94D13">
        <w:rPr>
          <w:rFonts w:ascii="Times New Roman" w:hAnsi="Times New Roman" w:cs="Times New Roman"/>
        </w:rPr>
        <w:t>, “An Introduction to SQL,” 2002.</w:t>
      </w:r>
    </w:p>
    <w:p w14:paraId="5EB00D62"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7]</w:t>
      </w:r>
      <w:r w:rsidRPr="00B94D13">
        <w:rPr>
          <w:rFonts w:ascii="Times New Roman" w:hAnsi="Times New Roman" w:cs="Times New Roman"/>
        </w:rPr>
        <w:tab/>
        <w:t xml:space="preserve">S. </w:t>
      </w:r>
      <w:proofErr w:type="spellStart"/>
      <w:r w:rsidRPr="00B94D13">
        <w:rPr>
          <w:rFonts w:ascii="Times New Roman" w:hAnsi="Times New Roman" w:cs="Times New Roman"/>
        </w:rPr>
        <w:t>Yegulalp</w:t>
      </w:r>
      <w:proofErr w:type="spellEnd"/>
      <w:r w:rsidRPr="00B94D13">
        <w:rPr>
          <w:rFonts w:ascii="Times New Roman" w:hAnsi="Times New Roman" w:cs="Times New Roman"/>
        </w:rPr>
        <w:t xml:space="preserve">, “What is NoSQL? NoSQL databases explained,” </w:t>
      </w:r>
      <w:r w:rsidRPr="00B94D13">
        <w:rPr>
          <w:rFonts w:ascii="Times New Roman" w:hAnsi="Times New Roman" w:cs="Times New Roman"/>
          <w:i/>
          <w:iCs/>
        </w:rPr>
        <w:t>InfoWorld</w:t>
      </w:r>
      <w:r w:rsidRPr="00B94D13">
        <w:rPr>
          <w:rFonts w:ascii="Times New Roman" w:hAnsi="Times New Roman" w:cs="Times New Roman"/>
        </w:rPr>
        <w:t>, 07-Dec-2017. [Online]. Available: https://www.infoworld.com/article/3240644/what-is-nosql-nosql-databases-explained.html. [Accessed: 27-Jun-2019].</w:t>
      </w:r>
    </w:p>
    <w:p w14:paraId="22FE63DC"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8]</w:t>
      </w:r>
      <w:r w:rsidRPr="00B94D13">
        <w:rPr>
          <w:rFonts w:ascii="Times New Roman" w:hAnsi="Times New Roman" w:cs="Times New Roman"/>
        </w:rPr>
        <w:tab/>
        <w:t>timsander1, “Getting started with SQL queries in Azure Cosmos DB.” [Online]. Available: https://docs.microsoft.com/en-us/azure/cosmos-db/sql-query-getting-started. [Accessed: 27-Jun-2019].</w:t>
      </w:r>
    </w:p>
    <w:p w14:paraId="1449C10C"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9]</w:t>
      </w:r>
      <w:r w:rsidRPr="00B94D13">
        <w:rPr>
          <w:rFonts w:ascii="Times New Roman" w:hAnsi="Times New Roman" w:cs="Times New Roman"/>
        </w:rPr>
        <w:tab/>
        <w:t xml:space="preserve">“Hash function,” </w:t>
      </w:r>
      <w:r w:rsidRPr="00B94D13">
        <w:rPr>
          <w:rFonts w:ascii="Times New Roman" w:hAnsi="Times New Roman" w:cs="Times New Roman"/>
          <w:i/>
          <w:iCs/>
        </w:rPr>
        <w:t>Wikipedia</w:t>
      </w:r>
      <w:r w:rsidRPr="00B94D13">
        <w:rPr>
          <w:rFonts w:ascii="Times New Roman" w:hAnsi="Times New Roman" w:cs="Times New Roman"/>
        </w:rPr>
        <w:t>. 31-May-2019.</w:t>
      </w:r>
    </w:p>
    <w:p w14:paraId="6C7F9FD4"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lastRenderedPageBreak/>
        <w:t>[20]</w:t>
      </w:r>
      <w:r w:rsidRPr="00B94D13">
        <w:rPr>
          <w:rFonts w:ascii="Times New Roman" w:hAnsi="Times New Roman" w:cs="Times New Roman"/>
        </w:rPr>
        <w:tab/>
        <w:t xml:space="preserve">“What Is Hashing? [Step-by-Step Guide-Under Hood </w:t>
      </w:r>
      <w:proofErr w:type="gramStart"/>
      <w:r w:rsidRPr="00B94D13">
        <w:rPr>
          <w:rFonts w:ascii="Times New Roman" w:hAnsi="Times New Roman" w:cs="Times New Roman"/>
        </w:rPr>
        <w:t>Of</w:t>
      </w:r>
      <w:proofErr w:type="gramEnd"/>
      <w:r w:rsidRPr="00B94D13">
        <w:rPr>
          <w:rFonts w:ascii="Times New Roman" w:hAnsi="Times New Roman" w:cs="Times New Roman"/>
        </w:rPr>
        <w:t xml:space="preserve"> Blockchain],” </w:t>
      </w:r>
      <w:proofErr w:type="spellStart"/>
      <w:r w:rsidRPr="00B94D13">
        <w:rPr>
          <w:rFonts w:ascii="Times New Roman" w:hAnsi="Times New Roman" w:cs="Times New Roman"/>
          <w:i/>
          <w:iCs/>
        </w:rPr>
        <w:t>Blockgeeks</w:t>
      </w:r>
      <w:proofErr w:type="spellEnd"/>
      <w:r w:rsidRPr="00B94D13">
        <w:rPr>
          <w:rFonts w:ascii="Times New Roman" w:hAnsi="Times New Roman" w:cs="Times New Roman"/>
        </w:rPr>
        <w:t>, 06-Aug-2017. [Online]. Available: https://blockgeeks.com/guides/what-is-hashing/. [Accessed: 27-Jun-2019].</w:t>
      </w:r>
    </w:p>
    <w:p w14:paraId="77238A3D"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1]</w:t>
      </w:r>
      <w:r w:rsidRPr="00B94D13">
        <w:rPr>
          <w:rFonts w:ascii="Times New Roman" w:hAnsi="Times New Roman" w:cs="Times New Roman"/>
        </w:rPr>
        <w:tab/>
        <w:t>“</w:t>
      </w:r>
      <w:proofErr w:type="spellStart"/>
      <w:r w:rsidRPr="00B94D13">
        <w:rPr>
          <w:rFonts w:ascii="Times New Roman" w:hAnsi="Times New Roman" w:cs="Times New Roman"/>
        </w:rPr>
        <w:t>bcrypt</w:t>
      </w:r>
      <w:proofErr w:type="spellEnd"/>
      <w:r w:rsidRPr="00B94D13">
        <w:rPr>
          <w:rFonts w:ascii="Times New Roman" w:hAnsi="Times New Roman" w:cs="Times New Roman"/>
        </w:rPr>
        <w:t xml:space="preserve">,” </w:t>
      </w:r>
      <w:r w:rsidRPr="00B94D13">
        <w:rPr>
          <w:rFonts w:ascii="Times New Roman" w:hAnsi="Times New Roman" w:cs="Times New Roman"/>
          <w:i/>
          <w:iCs/>
        </w:rPr>
        <w:t>Wikipedia</w:t>
      </w:r>
      <w:r w:rsidRPr="00B94D13">
        <w:rPr>
          <w:rFonts w:ascii="Times New Roman" w:hAnsi="Times New Roman" w:cs="Times New Roman"/>
        </w:rPr>
        <w:t>. 05-Apr-2019.</w:t>
      </w:r>
    </w:p>
    <w:p w14:paraId="297B3AAD"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2]</w:t>
      </w:r>
      <w:r w:rsidRPr="00B94D13">
        <w:rPr>
          <w:rFonts w:ascii="Times New Roman" w:hAnsi="Times New Roman" w:cs="Times New Roman"/>
        </w:rPr>
        <w:tab/>
        <w:t>“Learn Cryptography - Hash Collision Attack.” [Online]. Available: https://learncryptography.com/hash-functions/hash-collision-attack. [Accessed: 27-Jun-2019].</w:t>
      </w:r>
    </w:p>
    <w:p w14:paraId="7786C3B4"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3]</w:t>
      </w:r>
      <w:r w:rsidRPr="00B94D13">
        <w:rPr>
          <w:rFonts w:ascii="Times New Roman" w:hAnsi="Times New Roman" w:cs="Times New Roman"/>
        </w:rPr>
        <w:tab/>
        <w:t xml:space="preserve">“Rainbow table,” </w:t>
      </w:r>
      <w:r w:rsidRPr="00B94D13">
        <w:rPr>
          <w:rFonts w:ascii="Times New Roman" w:hAnsi="Times New Roman" w:cs="Times New Roman"/>
          <w:i/>
          <w:iCs/>
        </w:rPr>
        <w:t>Wikipedia</w:t>
      </w:r>
      <w:r w:rsidRPr="00B94D13">
        <w:rPr>
          <w:rFonts w:ascii="Times New Roman" w:hAnsi="Times New Roman" w:cs="Times New Roman"/>
        </w:rPr>
        <w:t>. 13-Jul-2019.</w:t>
      </w:r>
    </w:p>
    <w:p w14:paraId="080ECDD3"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4]</w:t>
      </w:r>
      <w:r w:rsidRPr="00B94D13">
        <w:rPr>
          <w:rFonts w:ascii="Times New Roman" w:hAnsi="Times New Roman" w:cs="Times New Roman"/>
        </w:rPr>
        <w:tab/>
        <w:t>“</w:t>
      </w:r>
      <w:proofErr w:type="spellStart"/>
      <w:r w:rsidRPr="00B94D13">
        <w:rPr>
          <w:rFonts w:ascii="Times New Roman" w:hAnsi="Times New Roman" w:cs="Times New Roman"/>
        </w:rPr>
        <w:t>appsec</w:t>
      </w:r>
      <w:proofErr w:type="spellEnd"/>
      <w:r w:rsidRPr="00B94D13">
        <w:rPr>
          <w:rFonts w:ascii="Times New Roman" w:hAnsi="Times New Roman" w:cs="Times New Roman"/>
        </w:rPr>
        <w:t xml:space="preserve"> - How to securely hash </w:t>
      </w:r>
      <w:proofErr w:type="gramStart"/>
      <w:r w:rsidRPr="00B94D13">
        <w:rPr>
          <w:rFonts w:ascii="Times New Roman" w:hAnsi="Times New Roman" w:cs="Times New Roman"/>
        </w:rPr>
        <w:t>passwords?,</w:t>
      </w:r>
      <w:proofErr w:type="gramEnd"/>
      <w:r w:rsidRPr="00B94D13">
        <w:rPr>
          <w:rFonts w:ascii="Times New Roman" w:hAnsi="Times New Roman" w:cs="Times New Roman"/>
        </w:rPr>
        <w:t xml:space="preserve">” </w:t>
      </w:r>
      <w:r w:rsidRPr="00B94D13">
        <w:rPr>
          <w:rFonts w:ascii="Times New Roman" w:hAnsi="Times New Roman" w:cs="Times New Roman"/>
          <w:i/>
          <w:iCs/>
        </w:rPr>
        <w:t>Information Security Stack Exchange</w:t>
      </w:r>
      <w:r w:rsidRPr="00B94D13">
        <w:rPr>
          <w:rFonts w:ascii="Times New Roman" w:hAnsi="Times New Roman" w:cs="Times New Roman"/>
        </w:rPr>
        <w:t>. [Online]. Available: https://security.stackexchange.com/questions/211/how-to-securely-hash-passwords. [Accessed: 18-Jul-2019].</w:t>
      </w:r>
    </w:p>
    <w:p w14:paraId="3AFACDD3"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5]</w:t>
      </w:r>
      <w:r w:rsidRPr="00B94D13">
        <w:rPr>
          <w:rFonts w:ascii="Times New Roman" w:hAnsi="Times New Roman" w:cs="Times New Roman"/>
        </w:rPr>
        <w:tab/>
        <w:t xml:space="preserve">R. </w:t>
      </w:r>
      <w:proofErr w:type="spellStart"/>
      <w:r w:rsidRPr="00B94D13">
        <w:rPr>
          <w:rFonts w:ascii="Times New Roman" w:hAnsi="Times New Roman" w:cs="Times New Roman"/>
        </w:rPr>
        <w:t>Dvojmoč</w:t>
      </w:r>
      <w:proofErr w:type="spellEnd"/>
      <w:r w:rsidRPr="00B94D13">
        <w:rPr>
          <w:rFonts w:ascii="Times New Roman" w:hAnsi="Times New Roman" w:cs="Times New Roman"/>
        </w:rPr>
        <w:t xml:space="preserve">, </w:t>
      </w:r>
      <w:r w:rsidRPr="00B94D13">
        <w:rPr>
          <w:rFonts w:ascii="Times New Roman" w:hAnsi="Times New Roman" w:cs="Times New Roman"/>
          <w:i/>
          <w:iCs/>
        </w:rPr>
        <w:t xml:space="preserve">C# .NET Core wrapper for </w:t>
      </w:r>
      <w:proofErr w:type="spellStart"/>
      <w:r w:rsidRPr="00B94D13">
        <w:rPr>
          <w:rFonts w:ascii="Times New Roman" w:hAnsi="Times New Roman" w:cs="Times New Roman"/>
          <w:i/>
          <w:iCs/>
        </w:rPr>
        <w:t>wkhtmltopdf</w:t>
      </w:r>
      <w:proofErr w:type="spellEnd"/>
      <w:r w:rsidRPr="00B94D13">
        <w:rPr>
          <w:rFonts w:ascii="Times New Roman" w:hAnsi="Times New Roman" w:cs="Times New Roman"/>
          <w:i/>
          <w:iCs/>
        </w:rPr>
        <w:t xml:space="preserve"> library that uses </w:t>
      </w:r>
      <w:proofErr w:type="spellStart"/>
      <w:r w:rsidRPr="00B94D13">
        <w:rPr>
          <w:rFonts w:ascii="Times New Roman" w:hAnsi="Times New Roman" w:cs="Times New Roman"/>
          <w:i/>
          <w:iCs/>
        </w:rPr>
        <w:t>Webkit</w:t>
      </w:r>
      <w:proofErr w:type="spellEnd"/>
      <w:r w:rsidRPr="00B94D13">
        <w:rPr>
          <w:rFonts w:ascii="Times New Roman" w:hAnsi="Times New Roman" w:cs="Times New Roman"/>
          <w:i/>
          <w:iCs/>
        </w:rPr>
        <w:t xml:space="preserve"> engine to convert HTML pages to PDF.: </w:t>
      </w:r>
      <w:proofErr w:type="spellStart"/>
      <w:r w:rsidRPr="00B94D13">
        <w:rPr>
          <w:rFonts w:ascii="Times New Roman" w:hAnsi="Times New Roman" w:cs="Times New Roman"/>
          <w:i/>
          <w:iCs/>
        </w:rPr>
        <w:t>rdvojmoc</w:t>
      </w:r>
      <w:proofErr w:type="spellEnd"/>
      <w:r w:rsidRPr="00B94D13">
        <w:rPr>
          <w:rFonts w:ascii="Times New Roman" w:hAnsi="Times New Roman" w:cs="Times New Roman"/>
          <w:i/>
          <w:iCs/>
        </w:rPr>
        <w:t>/</w:t>
      </w:r>
      <w:proofErr w:type="spellStart"/>
      <w:r w:rsidRPr="00B94D13">
        <w:rPr>
          <w:rFonts w:ascii="Times New Roman" w:hAnsi="Times New Roman" w:cs="Times New Roman"/>
          <w:i/>
          <w:iCs/>
        </w:rPr>
        <w:t>DinkToPdf</w:t>
      </w:r>
      <w:proofErr w:type="spellEnd"/>
      <w:r w:rsidRPr="00B94D13">
        <w:rPr>
          <w:rFonts w:ascii="Times New Roman" w:hAnsi="Times New Roman" w:cs="Times New Roman"/>
        </w:rPr>
        <w:t>. 2019.</w:t>
      </w:r>
    </w:p>
    <w:p w14:paraId="42B6FE01"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6]</w:t>
      </w:r>
      <w:r w:rsidRPr="00B94D13">
        <w:rPr>
          <w:rFonts w:ascii="Times New Roman" w:hAnsi="Times New Roman" w:cs="Times New Roman"/>
        </w:rPr>
        <w:tab/>
        <w:t>“</w:t>
      </w:r>
      <w:proofErr w:type="spellStart"/>
      <w:r w:rsidRPr="00B94D13">
        <w:rPr>
          <w:rFonts w:ascii="Times New Roman" w:hAnsi="Times New Roman" w:cs="Times New Roman"/>
        </w:rPr>
        <w:t>Wayback</w:t>
      </w:r>
      <w:proofErr w:type="spellEnd"/>
      <w:r w:rsidRPr="00B94D13">
        <w:rPr>
          <w:rFonts w:ascii="Times New Roman" w:hAnsi="Times New Roman" w:cs="Times New Roman"/>
        </w:rPr>
        <w:t xml:space="preserve"> Machine,” 26-May-2013. [Online]. Available: https://web.archive.org/web/20130526224224/http://csrc.nist.gov/groups/STM/cavp/documents/shs/sha256-384-512.pdf. [Accessed: 21-Jul-2019].</w:t>
      </w:r>
    </w:p>
    <w:p w14:paraId="013B4ADA"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7]</w:t>
      </w:r>
      <w:r w:rsidRPr="00B94D13">
        <w:rPr>
          <w:rFonts w:ascii="Times New Roman" w:hAnsi="Times New Roman" w:cs="Times New Roman"/>
        </w:rPr>
        <w:tab/>
      </w:r>
      <w:r w:rsidRPr="00B94D13">
        <w:rPr>
          <w:rFonts w:ascii="Times New Roman" w:hAnsi="Times New Roman" w:cs="Times New Roman"/>
          <w:i/>
          <w:iCs/>
        </w:rPr>
        <w:t>Powerful .NET library for benchmarking. Contribute to dotnet/BenchmarkDotNet development by creating an account on GitHub</w:t>
      </w:r>
      <w:r w:rsidRPr="00B94D13">
        <w:rPr>
          <w:rFonts w:ascii="Times New Roman" w:hAnsi="Times New Roman" w:cs="Times New Roman"/>
        </w:rPr>
        <w:t>. .NET Foundation, 2019.</w:t>
      </w:r>
    </w:p>
    <w:p w14:paraId="5AB3428B"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8]</w:t>
      </w:r>
      <w:r w:rsidRPr="00B94D13">
        <w:rPr>
          <w:rFonts w:ascii="Times New Roman" w:hAnsi="Times New Roman" w:cs="Times New Roman"/>
        </w:rPr>
        <w:tab/>
        <w:t xml:space="preserve">J. Newton-King, </w:t>
      </w:r>
      <w:r w:rsidRPr="00B94D13">
        <w:rPr>
          <w:rFonts w:ascii="Times New Roman" w:hAnsi="Times New Roman" w:cs="Times New Roman"/>
          <w:i/>
          <w:iCs/>
        </w:rPr>
        <w:t xml:space="preserve">Json.NET is a popular high-performance JSON framework for .NET: </w:t>
      </w:r>
      <w:proofErr w:type="spellStart"/>
      <w:r w:rsidRPr="00B94D13">
        <w:rPr>
          <w:rFonts w:ascii="Times New Roman" w:hAnsi="Times New Roman" w:cs="Times New Roman"/>
          <w:i/>
          <w:iCs/>
        </w:rPr>
        <w:t>JamesNK</w:t>
      </w:r>
      <w:proofErr w:type="spellEnd"/>
      <w:r w:rsidRPr="00B94D13">
        <w:rPr>
          <w:rFonts w:ascii="Times New Roman" w:hAnsi="Times New Roman" w:cs="Times New Roman"/>
          <w:i/>
          <w:iCs/>
        </w:rPr>
        <w:t>/</w:t>
      </w:r>
      <w:proofErr w:type="spellStart"/>
      <w:r w:rsidRPr="00B94D13">
        <w:rPr>
          <w:rFonts w:ascii="Times New Roman" w:hAnsi="Times New Roman" w:cs="Times New Roman"/>
          <w:i/>
          <w:iCs/>
        </w:rPr>
        <w:t>Newtonsoft.Json</w:t>
      </w:r>
      <w:proofErr w:type="spellEnd"/>
      <w:r w:rsidRPr="00B94D13">
        <w:rPr>
          <w:rFonts w:ascii="Times New Roman" w:hAnsi="Times New Roman" w:cs="Times New Roman"/>
        </w:rPr>
        <w:t>. 2019.</w:t>
      </w:r>
    </w:p>
    <w:p w14:paraId="2A0CB4ED"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9]</w:t>
      </w:r>
      <w:r w:rsidRPr="00B94D13">
        <w:rPr>
          <w:rFonts w:ascii="Times New Roman" w:hAnsi="Times New Roman" w:cs="Times New Roman"/>
        </w:rPr>
        <w:tab/>
        <w:t xml:space="preserve">“Postman | API Development Environment,” </w:t>
      </w:r>
      <w:r w:rsidRPr="00B94D13">
        <w:rPr>
          <w:rFonts w:ascii="Times New Roman" w:hAnsi="Times New Roman" w:cs="Times New Roman"/>
          <w:i/>
          <w:iCs/>
        </w:rPr>
        <w:t>Postman</w:t>
      </w:r>
      <w:r w:rsidRPr="00B94D13">
        <w:rPr>
          <w:rFonts w:ascii="Times New Roman" w:hAnsi="Times New Roman" w:cs="Times New Roman"/>
        </w:rPr>
        <w:t>. [Online]. Available: https://www.getpostman.com. [Accessed: 21-Jul-2019].</w:t>
      </w:r>
    </w:p>
    <w:p w14:paraId="4485B2A7"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30]</w:t>
      </w:r>
      <w:r w:rsidRPr="00B94D13">
        <w:rPr>
          <w:rFonts w:ascii="Times New Roman" w:hAnsi="Times New Roman" w:cs="Times New Roman"/>
        </w:rPr>
        <w:tab/>
        <w:t>“Genesis block - Bitcoin Wiki.” [Online]. Available: https://en.bitcoin.it/wiki/Genesis_block. [Accessed: 23-Jul-2019].</w:t>
      </w:r>
    </w:p>
    <w:p w14:paraId="56DA3532" w14:textId="173F6F48"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537438" w14:textId="77777777" w:rsidR="00D4299B" w:rsidRDefault="00D4299B" w:rsidP="00471D2C">
      <w:r>
        <w:separator/>
      </w:r>
    </w:p>
  </w:endnote>
  <w:endnote w:type="continuationSeparator" w:id="0">
    <w:p w14:paraId="2F349F36" w14:textId="77777777" w:rsidR="00D4299B" w:rsidRDefault="00D4299B"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5C71FA37-6740-1845-B6F8-5B9569431EAA}"/>
    <w:embedBold r:id="rId2" w:fontKey="{CAE32354-964C-BA46-8336-003A9A16C442}"/>
    <w:embedItalic r:id="rId3" w:fontKey="{E63AB0BA-D3B5-9248-AD07-72CDAD81171C}"/>
    <w:embedBoldItalic r:id="rId4" w:fontKey="{35FF3D12-BACF-CE46-895B-80EAD8370132}"/>
  </w:font>
  <w:font w:name="Calibri">
    <w:panose1 w:val="020F0502020204030204"/>
    <w:charset w:val="00"/>
    <w:family w:val="swiss"/>
    <w:pitch w:val="variable"/>
    <w:sig w:usb0="E0002AFF" w:usb1="C000247B" w:usb2="00000009" w:usb3="00000000" w:csb0="000001FF" w:csb1="00000000"/>
    <w:embedRegular r:id="rId5" w:fontKey="{4D626E7D-547A-9647-8E88-21CF23790EE1}"/>
    <w:embedBold r:id="rId6" w:fontKey="{EB9ADD64-930D-D54B-9C7F-577C1F0F4E11}"/>
    <w:embedItalic r:id="rId7" w:fontKey="{12E99124-53F6-6E4B-85A1-FA81C34AB081}"/>
    <w:embedBoldItalic r:id="rId8" w:fontKey="{7479F8D0-F91F-504D-B141-AF9C7416BDF1}"/>
  </w:font>
  <w:font w:name="Calibri Light">
    <w:panose1 w:val="020F0302020204030204"/>
    <w:charset w:val="00"/>
    <w:family w:val="swiss"/>
    <w:pitch w:val="variable"/>
    <w:sig w:usb0="E0002AFF" w:usb1="C000247B" w:usb2="00000009" w:usb3="00000000" w:csb0="000001FF" w:csb1="00000000"/>
    <w:embedRegular r:id="rId9" w:fontKey="{B8C0CE6E-A06F-A14A-ADFB-AF2A5519130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Content>
      <w:p w14:paraId="369FA501" w14:textId="352E49A3" w:rsidR="007E2639" w:rsidRDefault="007E2639"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7E2639" w:rsidRDefault="007E26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Content>
      <w:p w14:paraId="4AB1B0D7" w14:textId="1CD3483B" w:rsidR="007E2639" w:rsidRDefault="007E2639"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7E2639" w:rsidRDefault="007E26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7E2639" w:rsidRDefault="007E26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FDA27E" w14:textId="77777777" w:rsidR="00D4299B" w:rsidRDefault="00D4299B" w:rsidP="00471D2C">
      <w:r>
        <w:separator/>
      </w:r>
    </w:p>
  </w:footnote>
  <w:footnote w:type="continuationSeparator" w:id="0">
    <w:p w14:paraId="06DA23C8" w14:textId="77777777" w:rsidR="00D4299B" w:rsidRDefault="00D4299B"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7E2639" w:rsidRDefault="007E26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7E2639" w:rsidRDefault="007E26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7E2639" w:rsidRDefault="007E26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20847"/>
    <w:rsid w:val="0003788F"/>
    <w:rsid w:val="00040D79"/>
    <w:rsid w:val="00047B38"/>
    <w:rsid w:val="00070FA9"/>
    <w:rsid w:val="0008697C"/>
    <w:rsid w:val="000D4FFE"/>
    <w:rsid w:val="000E3C71"/>
    <w:rsid w:val="000F30D8"/>
    <w:rsid w:val="00122151"/>
    <w:rsid w:val="00155BE2"/>
    <w:rsid w:val="00191F92"/>
    <w:rsid w:val="001939CC"/>
    <w:rsid w:val="001951B9"/>
    <w:rsid w:val="001C141C"/>
    <w:rsid w:val="001C3331"/>
    <w:rsid w:val="001D08C8"/>
    <w:rsid w:val="001E1BE2"/>
    <w:rsid w:val="001E3548"/>
    <w:rsid w:val="001F6A8E"/>
    <w:rsid w:val="00233E92"/>
    <w:rsid w:val="00251D0C"/>
    <w:rsid w:val="00254BA3"/>
    <w:rsid w:val="00290B45"/>
    <w:rsid w:val="0029503D"/>
    <w:rsid w:val="002A5B33"/>
    <w:rsid w:val="002A67AA"/>
    <w:rsid w:val="002B4103"/>
    <w:rsid w:val="002C72D0"/>
    <w:rsid w:val="002D2A38"/>
    <w:rsid w:val="00304E46"/>
    <w:rsid w:val="003102D7"/>
    <w:rsid w:val="003155D6"/>
    <w:rsid w:val="00317D29"/>
    <w:rsid w:val="00322639"/>
    <w:rsid w:val="003345F4"/>
    <w:rsid w:val="003407C3"/>
    <w:rsid w:val="003451A4"/>
    <w:rsid w:val="00355482"/>
    <w:rsid w:val="00393FF1"/>
    <w:rsid w:val="003A2AA3"/>
    <w:rsid w:val="003B02E0"/>
    <w:rsid w:val="003B34C6"/>
    <w:rsid w:val="003B4151"/>
    <w:rsid w:val="003D1E7F"/>
    <w:rsid w:val="003D3632"/>
    <w:rsid w:val="003D49F9"/>
    <w:rsid w:val="004205F8"/>
    <w:rsid w:val="00420D40"/>
    <w:rsid w:val="00423BFE"/>
    <w:rsid w:val="004250AD"/>
    <w:rsid w:val="00425DB6"/>
    <w:rsid w:val="004442DD"/>
    <w:rsid w:val="00452E79"/>
    <w:rsid w:val="00453408"/>
    <w:rsid w:val="00455AE3"/>
    <w:rsid w:val="00470CA9"/>
    <w:rsid w:val="00471D2C"/>
    <w:rsid w:val="00482B59"/>
    <w:rsid w:val="0048526A"/>
    <w:rsid w:val="00487E57"/>
    <w:rsid w:val="00495554"/>
    <w:rsid w:val="00495A11"/>
    <w:rsid w:val="004A57C8"/>
    <w:rsid w:val="004B4285"/>
    <w:rsid w:val="004C529F"/>
    <w:rsid w:val="004D4CD7"/>
    <w:rsid w:val="004D5843"/>
    <w:rsid w:val="004E3505"/>
    <w:rsid w:val="004E4950"/>
    <w:rsid w:val="00504214"/>
    <w:rsid w:val="0051309D"/>
    <w:rsid w:val="00523BB0"/>
    <w:rsid w:val="0052411A"/>
    <w:rsid w:val="00536CAE"/>
    <w:rsid w:val="00537D79"/>
    <w:rsid w:val="00540C7C"/>
    <w:rsid w:val="00546A2E"/>
    <w:rsid w:val="00566310"/>
    <w:rsid w:val="00571D41"/>
    <w:rsid w:val="00586D3D"/>
    <w:rsid w:val="005C7C08"/>
    <w:rsid w:val="005D15FB"/>
    <w:rsid w:val="005D3A8C"/>
    <w:rsid w:val="0060318A"/>
    <w:rsid w:val="00603CC0"/>
    <w:rsid w:val="00605677"/>
    <w:rsid w:val="00621DB9"/>
    <w:rsid w:val="0064751C"/>
    <w:rsid w:val="00652A07"/>
    <w:rsid w:val="0065494D"/>
    <w:rsid w:val="0066271A"/>
    <w:rsid w:val="0066731C"/>
    <w:rsid w:val="006850AA"/>
    <w:rsid w:val="00690E5D"/>
    <w:rsid w:val="00693531"/>
    <w:rsid w:val="006B6A6B"/>
    <w:rsid w:val="006D602B"/>
    <w:rsid w:val="006E5F57"/>
    <w:rsid w:val="006F6E4F"/>
    <w:rsid w:val="00711E7D"/>
    <w:rsid w:val="0071591D"/>
    <w:rsid w:val="007172E3"/>
    <w:rsid w:val="00720525"/>
    <w:rsid w:val="00722DF7"/>
    <w:rsid w:val="0072684A"/>
    <w:rsid w:val="007331A6"/>
    <w:rsid w:val="00750191"/>
    <w:rsid w:val="00762795"/>
    <w:rsid w:val="007634AB"/>
    <w:rsid w:val="00785F07"/>
    <w:rsid w:val="00786F6B"/>
    <w:rsid w:val="007933BF"/>
    <w:rsid w:val="007B2859"/>
    <w:rsid w:val="007B4285"/>
    <w:rsid w:val="007B6CE9"/>
    <w:rsid w:val="007C066E"/>
    <w:rsid w:val="007C5E5D"/>
    <w:rsid w:val="007C78E1"/>
    <w:rsid w:val="007D12D0"/>
    <w:rsid w:val="007D4FEC"/>
    <w:rsid w:val="007D5948"/>
    <w:rsid w:val="007E2639"/>
    <w:rsid w:val="007E681B"/>
    <w:rsid w:val="007F3438"/>
    <w:rsid w:val="007F4CC5"/>
    <w:rsid w:val="0080066C"/>
    <w:rsid w:val="00806ADD"/>
    <w:rsid w:val="00821FA9"/>
    <w:rsid w:val="00831993"/>
    <w:rsid w:val="00837A04"/>
    <w:rsid w:val="00840D08"/>
    <w:rsid w:val="00846B84"/>
    <w:rsid w:val="00857CB1"/>
    <w:rsid w:val="00867C3C"/>
    <w:rsid w:val="00870D10"/>
    <w:rsid w:val="008767E8"/>
    <w:rsid w:val="00881362"/>
    <w:rsid w:val="00881571"/>
    <w:rsid w:val="00890A7C"/>
    <w:rsid w:val="00895A79"/>
    <w:rsid w:val="008A29A7"/>
    <w:rsid w:val="008A652C"/>
    <w:rsid w:val="008B1D86"/>
    <w:rsid w:val="008B235B"/>
    <w:rsid w:val="008B7F2D"/>
    <w:rsid w:val="008C076F"/>
    <w:rsid w:val="008C19AD"/>
    <w:rsid w:val="008F0928"/>
    <w:rsid w:val="008F362A"/>
    <w:rsid w:val="00920054"/>
    <w:rsid w:val="009313C8"/>
    <w:rsid w:val="00932298"/>
    <w:rsid w:val="00935746"/>
    <w:rsid w:val="00942835"/>
    <w:rsid w:val="00970B7F"/>
    <w:rsid w:val="00975F6D"/>
    <w:rsid w:val="00980631"/>
    <w:rsid w:val="0098162F"/>
    <w:rsid w:val="009A0E5F"/>
    <w:rsid w:val="009A2FA6"/>
    <w:rsid w:val="009C15CA"/>
    <w:rsid w:val="009D56A7"/>
    <w:rsid w:val="009D6CDD"/>
    <w:rsid w:val="009E11FF"/>
    <w:rsid w:val="009E1F48"/>
    <w:rsid w:val="009E4865"/>
    <w:rsid w:val="009E6BB0"/>
    <w:rsid w:val="009F5BD1"/>
    <w:rsid w:val="00A00803"/>
    <w:rsid w:val="00A10B2D"/>
    <w:rsid w:val="00A16C32"/>
    <w:rsid w:val="00A22184"/>
    <w:rsid w:val="00A31C91"/>
    <w:rsid w:val="00A345CD"/>
    <w:rsid w:val="00A36D5C"/>
    <w:rsid w:val="00A44038"/>
    <w:rsid w:val="00A52283"/>
    <w:rsid w:val="00A73C3F"/>
    <w:rsid w:val="00AA4354"/>
    <w:rsid w:val="00AB191D"/>
    <w:rsid w:val="00AB3F99"/>
    <w:rsid w:val="00AC2802"/>
    <w:rsid w:val="00AC500F"/>
    <w:rsid w:val="00AD664D"/>
    <w:rsid w:val="00AE271D"/>
    <w:rsid w:val="00AE326B"/>
    <w:rsid w:val="00AF087B"/>
    <w:rsid w:val="00AF2E72"/>
    <w:rsid w:val="00B02D4E"/>
    <w:rsid w:val="00B11740"/>
    <w:rsid w:val="00B13754"/>
    <w:rsid w:val="00B160FA"/>
    <w:rsid w:val="00B231D8"/>
    <w:rsid w:val="00B246F8"/>
    <w:rsid w:val="00B546B9"/>
    <w:rsid w:val="00B63CC6"/>
    <w:rsid w:val="00B73F14"/>
    <w:rsid w:val="00B94D13"/>
    <w:rsid w:val="00B9507B"/>
    <w:rsid w:val="00BA3C30"/>
    <w:rsid w:val="00BB48A5"/>
    <w:rsid w:val="00BC20CB"/>
    <w:rsid w:val="00BD42F7"/>
    <w:rsid w:val="00BD57CF"/>
    <w:rsid w:val="00BF483C"/>
    <w:rsid w:val="00BF7777"/>
    <w:rsid w:val="00C011B5"/>
    <w:rsid w:val="00C1099F"/>
    <w:rsid w:val="00C42A72"/>
    <w:rsid w:val="00C53F51"/>
    <w:rsid w:val="00C54A78"/>
    <w:rsid w:val="00C574B5"/>
    <w:rsid w:val="00C62410"/>
    <w:rsid w:val="00C66550"/>
    <w:rsid w:val="00C74925"/>
    <w:rsid w:val="00C75FDA"/>
    <w:rsid w:val="00C82357"/>
    <w:rsid w:val="00C8235B"/>
    <w:rsid w:val="00C835FA"/>
    <w:rsid w:val="00C8412E"/>
    <w:rsid w:val="00C96DFE"/>
    <w:rsid w:val="00CA353B"/>
    <w:rsid w:val="00CA4505"/>
    <w:rsid w:val="00CB55A6"/>
    <w:rsid w:val="00CB7B97"/>
    <w:rsid w:val="00CB7D99"/>
    <w:rsid w:val="00CC1BCB"/>
    <w:rsid w:val="00CC39F9"/>
    <w:rsid w:val="00CD26A8"/>
    <w:rsid w:val="00CD432D"/>
    <w:rsid w:val="00CF159E"/>
    <w:rsid w:val="00CF46BA"/>
    <w:rsid w:val="00D01832"/>
    <w:rsid w:val="00D06070"/>
    <w:rsid w:val="00D139A0"/>
    <w:rsid w:val="00D14BF1"/>
    <w:rsid w:val="00D17306"/>
    <w:rsid w:val="00D213F9"/>
    <w:rsid w:val="00D35D10"/>
    <w:rsid w:val="00D4299B"/>
    <w:rsid w:val="00D42BF9"/>
    <w:rsid w:val="00D50747"/>
    <w:rsid w:val="00D571B3"/>
    <w:rsid w:val="00D63C5E"/>
    <w:rsid w:val="00D76D2A"/>
    <w:rsid w:val="00D77C2C"/>
    <w:rsid w:val="00D8266E"/>
    <w:rsid w:val="00D83E32"/>
    <w:rsid w:val="00DA1022"/>
    <w:rsid w:val="00DA42E1"/>
    <w:rsid w:val="00DC1F0F"/>
    <w:rsid w:val="00DC763A"/>
    <w:rsid w:val="00DD604F"/>
    <w:rsid w:val="00DE017D"/>
    <w:rsid w:val="00DF5FC9"/>
    <w:rsid w:val="00DF7AAA"/>
    <w:rsid w:val="00E01021"/>
    <w:rsid w:val="00E135CB"/>
    <w:rsid w:val="00E21D75"/>
    <w:rsid w:val="00E25D24"/>
    <w:rsid w:val="00E46B9D"/>
    <w:rsid w:val="00E47EC5"/>
    <w:rsid w:val="00E50393"/>
    <w:rsid w:val="00E6663B"/>
    <w:rsid w:val="00E7529D"/>
    <w:rsid w:val="00E867E8"/>
    <w:rsid w:val="00E9474A"/>
    <w:rsid w:val="00EB1D57"/>
    <w:rsid w:val="00EB6742"/>
    <w:rsid w:val="00EC3663"/>
    <w:rsid w:val="00EC4658"/>
    <w:rsid w:val="00EC6607"/>
    <w:rsid w:val="00ED000F"/>
    <w:rsid w:val="00EE2B02"/>
    <w:rsid w:val="00EF2DC3"/>
    <w:rsid w:val="00F003B6"/>
    <w:rsid w:val="00F03C25"/>
    <w:rsid w:val="00F176BE"/>
    <w:rsid w:val="00F2526D"/>
    <w:rsid w:val="00F4613F"/>
    <w:rsid w:val="00F62573"/>
    <w:rsid w:val="00F83D91"/>
    <w:rsid w:val="00F84D21"/>
    <w:rsid w:val="00FA53AD"/>
    <w:rsid w:val="00FB1AA6"/>
    <w:rsid w:val="00FC6FE2"/>
    <w:rsid w:val="00FC73B8"/>
    <w:rsid w:val="00FD7FD6"/>
    <w:rsid w:val="00FE6975"/>
    <w:rsid w:val="00FF0B27"/>
    <w:rsid w:val="00FF6C21"/>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85EAB1-E9DA-F84D-9944-332F2E936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6</TotalTime>
  <Pages>43</Pages>
  <Words>14902</Words>
  <Characters>84946</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85</cp:revision>
  <cp:lastPrinted>2019-06-24T04:27:00Z</cp:lastPrinted>
  <dcterms:created xsi:type="dcterms:W3CDTF">2019-04-01T18:00:00Z</dcterms:created>
  <dcterms:modified xsi:type="dcterms:W3CDTF">2019-07-24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IV8lqoy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